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3336B" w14:textId="77777777" w:rsidR="000B56DF" w:rsidRPr="00140EA2" w:rsidRDefault="000B56DF" w:rsidP="000B56DF">
      <w:pPr>
        <w:jc w:val="both"/>
        <w:outlineLvl w:val="0"/>
        <w:rPr>
          <w:rFonts w:cs="Arial"/>
          <w:b/>
          <w:sz w:val="28"/>
          <w:szCs w:val="24"/>
        </w:rPr>
      </w:pPr>
      <w:r>
        <w:rPr>
          <w:rFonts w:cs="Arial"/>
          <w:b/>
          <w:sz w:val="28"/>
          <w:szCs w:val="24"/>
        </w:rPr>
        <w:t>Understanding Protein-Drug I</w:t>
      </w:r>
      <w:r w:rsidRPr="00140EA2">
        <w:rPr>
          <w:rFonts w:cs="Arial"/>
          <w:b/>
          <w:sz w:val="28"/>
          <w:szCs w:val="24"/>
        </w:rPr>
        <w:t>nteractions using Ion Mobility-Mass Spectrometry</w:t>
      </w:r>
    </w:p>
    <w:p w14:paraId="1B5864C4" w14:textId="21F28692" w:rsidR="000B56DF" w:rsidRPr="00140EA2" w:rsidRDefault="0011725F" w:rsidP="000B56DF">
      <w:pPr>
        <w:jc w:val="both"/>
        <w:rPr>
          <w:vertAlign w:val="superscript"/>
        </w:rPr>
      </w:pPr>
      <w:r w:rsidRPr="00140EA2">
        <w:t>Claire E. Eyers</w:t>
      </w:r>
      <w:r w:rsidRPr="00140EA2">
        <w:rPr>
          <w:vertAlign w:val="superscript"/>
        </w:rPr>
        <w:t>1, 2</w:t>
      </w:r>
      <w:r>
        <w:t xml:space="preserve">, </w:t>
      </w:r>
      <w:r w:rsidR="000B56DF" w:rsidRPr="00140EA2">
        <w:t>Matthias Vonderach</w:t>
      </w:r>
      <w:r w:rsidR="000B56DF" w:rsidRPr="00140EA2">
        <w:rPr>
          <w:vertAlign w:val="superscript"/>
        </w:rPr>
        <w:t>1, 2</w:t>
      </w:r>
      <w:r w:rsidR="000B56DF" w:rsidRPr="00140EA2">
        <w:t>, Samantha Ferries</w:t>
      </w:r>
      <w:r w:rsidR="000B56DF" w:rsidRPr="00140EA2">
        <w:rPr>
          <w:vertAlign w:val="superscript"/>
        </w:rPr>
        <w:t>1, 2</w:t>
      </w:r>
      <w:r w:rsidR="000B56DF" w:rsidRPr="00140EA2">
        <w:t>, Kiani Jeacock</w:t>
      </w:r>
      <w:r w:rsidR="000B56DF" w:rsidRPr="00140EA2">
        <w:rPr>
          <w:vertAlign w:val="superscript"/>
        </w:rPr>
        <w:t>2</w:t>
      </w:r>
      <w:r w:rsidR="000B56DF" w:rsidRPr="00140EA2">
        <w:t>, Patrick A. Eyers</w:t>
      </w:r>
      <w:r w:rsidR="000B56DF" w:rsidRPr="00140EA2">
        <w:rPr>
          <w:vertAlign w:val="superscript"/>
        </w:rPr>
        <w:t>2</w:t>
      </w:r>
    </w:p>
    <w:p w14:paraId="291E8554" w14:textId="77777777" w:rsidR="000B56DF" w:rsidRPr="00140EA2" w:rsidRDefault="000B56DF" w:rsidP="000B56DF">
      <w:pPr>
        <w:jc w:val="both"/>
      </w:pPr>
      <w:r w:rsidRPr="00140EA2">
        <w:rPr>
          <w:vertAlign w:val="superscript"/>
        </w:rPr>
        <w:t xml:space="preserve">1 </w:t>
      </w:r>
      <w:r w:rsidRPr="00140EA2">
        <w:t xml:space="preserve">Centre for Proteome Research, </w:t>
      </w:r>
      <w:r w:rsidRPr="00140EA2">
        <w:rPr>
          <w:vertAlign w:val="superscript"/>
        </w:rPr>
        <w:t xml:space="preserve">2 </w:t>
      </w:r>
      <w:r w:rsidRPr="00140EA2">
        <w:t>Department of Biochemistry, Institute of Integrative Biology, University of Liverpool, Liverpool, L69 7ZB</w:t>
      </w:r>
    </w:p>
    <w:p w14:paraId="12ED9DFE" w14:textId="77777777" w:rsidR="000B56DF" w:rsidRPr="00140EA2" w:rsidRDefault="000B56DF" w:rsidP="000B56DF">
      <w:pPr>
        <w:jc w:val="both"/>
      </w:pPr>
    </w:p>
    <w:p w14:paraId="40D2CEC6" w14:textId="77777777" w:rsidR="000B56DF" w:rsidRPr="00140EA2" w:rsidRDefault="000B56DF" w:rsidP="000B56DF">
      <w:pPr>
        <w:jc w:val="both"/>
        <w:outlineLvl w:val="0"/>
      </w:pPr>
      <w:r w:rsidRPr="00140EA2">
        <w:t>Corresponding author: Eyers, Claire E. (CEyers@Liverpool.ac.uk)</w:t>
      </w:r>
    </w:p>
    <w:p w14:paraId="3B792552" w14:textId="77777777" w:rsidR="00713AA5" w:rsidRDefault="00713AA5" w:rsidP="00713AA5">
      <w:pPr>
        <w:jc w:val="both"/>
        <w:outlineLvl w:val="0"/>
        <w:rPr>
          <w:b/>
          <w:u w:val="single"/>
        </w:rPr>
      </w:pPr>
    </w:p>
    <w:p w14:paraId="1FDC7B20" w14:textId="28074F47" w:rsidR="00713AA5" w:rsidRPr="00713AA5" w:rsidRDefault="00713AA5" w:rsidP="00713AA5">
      <w:pPr>
        <w:jc w:val="both"/>
        <w:outlineLvl w:val="0"/>
        <w:rPr>
          <w:b/>
          <w:u w:val="single"/>
        </w:rPr>
      </w:pPr>
      <w:r>
        <w:rPr>
          <w:b/>
          <w:u w:val="single"/>
        </w:rPr>
        <w:t>Abstract</w:t>
      </w:r>
    </w:p>
    <w:p w14:paraId="15FD2C57" w14:textId="3DB5070D" w:rsidR="005B279C" w:rsidRDefault="005B279C" w:rsidP="00713AA5">
      <w:pPr>
        <w:jc w:val="both"/>
        <w:outlineLvl w:val="0"/>
      </w:pPr>
      <w:r>
        <w:t xml:space="preserve">Ion mobility-mass spectrometry </w:t>
      </w:r>
      <w:r w:rsidR="00713AA5">
        <w:t xml:space="preserve">(IM-MS) </w:t>
      </w:r>
      <w:r>
        <w:t xml:space="preserve">is an important addition to the </w:t>
      </w:r>
      <w:r w:rsidR="00691893">
        <w:t xml:space="preserve">analytical </w:t>
      </w:r>
      <w:r>
        <w:t xml:space="preserve">toolbox for </w:t>
      </w:r>
      <w:r w:rsidR="00691893">
        <w:t xml:space="preserve">the </w:t>
      </w:r>
      <w:r>
        <w:t>structural evaluation of proteins</w:t>
      </w:r>
      <w:r w:rsidR="00713AA5">
        <w:t>, and is enhancing many areas of biophysical analysis. Disease</w:t>
      </w:r>
      <w:r w:rsidR="002630D8">
        <w:t>-</w:t>
      </w:r>
      <w:r w:rsidR="00713AA5">
        <w:t xml:space="preserve">associated proteins, including enzymes such as protein kinases, transcription factors </w:t>
      </w:r>
      <w:r w:rsidR="00691893">
        <w:rPr>
          <w:i/>
        </w:rPr>
        <w:t xml:space="preserve">exemplified by </w:t>
      </w:r>
      <w:r w:rsidR="00713AA5">
        <w:t>p53, and intrinsically disordered proteins</w:t>
      </w:r>
      <w:r w:rsidR="00691893">
        <w:t>,</w:t>
      </w:r>
      <w:r w:rsidR="00713AA5">
        <w:t xml:space="preserve"> including those prone to aggregation, are all amenable to structural analysis by IM-MS analysis. In this review we discuss how this powerful technique can be used to understand protein conformational dynamics and aggregation pathways, and </w:t>
      </w:r>
      <w:r w:rsidR="002630D8">
        <w:t xml:space="preserve">in particular, </w:t>
      </w:r>
      <w:r w:rsidR="00713AA5">
        <w:t>the effect that small molecules, including clinically</w:t>
      </w:r>
      <w:r w:rsidR="002630D8">
        <w:t>-</w:t>
      </w:r>
      <w:r w:rsidR="00713AA5">
        <w:t>relevant drugs, play in these processes. We also present</w:t>
      </w:r>
      <w:r w:rsidR="00E027AD">
        <w:t xml:space="preserve"> </w:t>
      </w:r>
      <w:r w:rsidR="00713AA5">
        <w:t xml:space="preserve">examples of how IM-MS can be used as a </w:t>
      </w:r>
      <w:r w:rsidR="00691893">
        <w:t xml:space="preserve">relatively </w:t>
      </w:r>
      <w:r w:rsidR="00713AA5">
        <w:t xml:space="preserve">rapid screening </w:t>
      </w:r>
      <w:r w:rsidR="00A70295">
        <w:t>strategy to</w:t>
      </w:r>
      <w:r w:rsidR="00713AA5">
        <w:t xml:space="preserve"> evaluat</w:t>
      </w:r>
      <w:r w:rsidR="00A70295">
        <w:t>e</w:t>
      </w:r>
      <w:r w:rsidR="00713AA5">
        <w:t xml:space="preserve"> the mechanism</w:t>
      </w:r>
      <w:r w:rsidR="00A70295">
        <w:t>s</w:t>
      </w:r>
      <w:r w:rsidR="00713AA5">
        <w:t xml:space="preserve"> </w:t>
      </w:r>
      <w:r w:rsidR="00A70295">
        <w:t>and conformation-</w:t>
      </w:r>
      <w:r w:rsidR="00713AA5">
        <w:t>d</w:t>
      </w:r>
      <w:r w:rsidR="00A62FC9">
        <w:t>riven</w:t>
      </w:r>
      <w:r w:rsidR="00713AA5">
        <w:t xml:space="preserve"> aspects of</w:t>
      </w:r>
      <w:r w:rsidR="00A70295">
        <w:t xml:space="preserve"> protein:</w:t>
      </w:r>
      <w:r w:rsidR="00713AA5">
        <w:t xml:space="preserve">ligand interactions.  </w:t>
      </w:r>
    </w:p>
    <w:p w14:paraId="31997C0E" w14:textId="77777777" w:rsidR="00713AA5" w:rsidRDefault="00713AA5" w:rsidP="000B56DF">
      <w:pPr>
        <w:jc w:val="both"/>
        <w:outlineLvl w:val="0"/>
        <w:rPr>
          <w:b/>
          <w:u w:val="single"/>
        </w:rPr>
      </w:pPr>
    </w:p>
    <w:p w14:paraId="0CA8BA37" w14:textId="77777777" w:rsidR="008A2841" w:rsidRDefault="008A2841">
      <w:pPr>
        <w:rPr>
          <w:b/>
          <w:u w:val="single"/>
        </w:rPr>
      </w:pPr>
      <w:r>
        <w:rPr>
          <w:b/>
          <w:u w:val="single"/>
        </w:rPr>
        <w:br w:type="page"/>
      </w:r>
    </w:p>
    <w:p w14:paraId="012E3AAD" w14:textId="73F4AD49" w:rsidR="000B56DF" w:rsidRPr="00140EA2" w:rsidRDefault="000B56DF" w:rsidP="008559CC">
      <w:pPr>
        <w:spacing w:after="120"/>
        <w:jc w:val="both"/>
        <w:outlineLvl w:val="0"/>
        <w:rPr>
          <w:b/>
          <w:u w:val="single"/>
        </w:rPr>
      </w:pPr>
      <w:r w:rsidRPr="00140EA2">
        <w:rPr>
          <w:b/>
          <w:u w:val="single"/>
        </w:rPr>
        <w:lastRenderedPageBreak/>
        <w:t>Introduction</w:t>
      </w:r>
    </w:p>
    <w:p w14:paraId="658DB0D3" w14:textId="5D4C5E57" w:rsidR="000B56DF" w:rsidRPr="00140EA2" w:rsidRDefault="000B56DF" w:rsidP="000B56DF">
      <w:pPr>
        <w:jc w:val="both"/>
      </w:pPr>
      <w:r w:rsidRPr="00140EA2">
        <w:t xml:space="preserve">An important consideration during drug development is </w:t>
      </w:r>
      <w:r w:rsidR="00A62FC9">
        <w:t xml:space="preserve">the </w:t>
      </w:r>
      <w:r w:rsidRPr="00140EA2">
        <w:t>structural and mechanistic evaluation of the protein target, ideally combined with a multi-level understanding of how conformation</w:t>
      </w:r>
      <w:r w:rsidR="00596EEB">
        <w:t xml:space="preserve"> </w:t>
      </w:r>
      <w:r w:rsidRPr="00140EA2">
        <w:t>and biological function</w:t>
      </w:r>
      <w:r w:rsidR="00596EEB">
        <w:t xml:space="preserve"> are </w:t>
      </w:r>
      <w:r w:rsidRPr="00140EA2">
        <w:t>modulated by ligand binding. Ion mobility-mass spectrometry (IM-MS), which separates ions in the gas-phase based on thei</w:t>
      </w:r>
      <w:r>
        <w:t>r size (mass), shape and charge</w:t>
      </w:r>
      <w:r w:rsidR="0035785B">
        <w:t xml:space="preserve"> </w:t>
      </w:r>
      <w:r>
        <w:fldChar w:fldCharType="begin">
          <w:fldData xml:space="preserve">PEVuZE5vdGU+PENpdGU+PEF1dGhvcj5MYW51Y2FyYTwvQXV0aG9yPjxZZWFyPjIwMTQ8L1llYXI+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</w:fldData>
        </w:fldChar>
      </w:r>
      <w:r w:rsidR="0035785B">
        <w:instrText xml:space="preserve"> ADDIN EN.CITE </w:instrText>
      </w:r>
      <w:r w:rsidR="0035785B">
        <w:fldChar w:fldCharType="begin">
          <w:fldData xml:space="preserve">PEVuZE5vdGU+PENpdGU+PEF1dGhvcj5MYW51Y2FyYTwvQXV0aG9yPjxZZWFyPjIwMTQ8L1llYXI+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</w:fldData>
        </w:fldChar>
      </w:r>
      <w:r w:rsidR="0035785B">
        <w:instrText xml:space="preserve"> ADDIN EN.CITE.DATA </w:instrText>
      </w:r>
      <w:r w:rsidR="0035785B">
        <w:fldChar w:fldCharType="end"/>
      </w:r>
      <w:r>
        <w:fldChar w:fldCharType="separate"/>
      </w:r>
      <w:r w:rsidR="0035785B">
        <w:rPr>
          <w:noProof/>
        </w:rPr>
        <w:t>[1-7]</w:t>
      </w:r>
      <w:r>
        <w:fldChar w:fldCharType="end"/>
      </w:r>
      <w:r w:rsidRPr="00140EA2">
        <w:t xml:space="preserve"> has emerged as an important addition to more traditional structural biology techniques such as NMR, X-ray crystallography and Cryo-electron microscopy</w:t>
      </w:r>
      <w:r w:rsidR="00691893" w:rsidRPr="00140EA2" w:rsidDel="00691893">
        <w:t xml:space="preserve"> </w:t>
      </w:r>
      <w:r w:rsidR="00E027AD">
        <w:fldChar w:fldCharType="begin">
          <w:fldData xml:space="preserve">PEVuZE5vdGU+PENpdGU+PEF1dGhvcj5SZW5hdWQ8L0F1dGhvcj48WWVhcj4yMDE2PC9ZZWFyPjxS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</w:fldData>
        </w:fldChar>
      </w:r>
      <w:r w:rsidR="0035785B">
        <w:instrText xml:space="preserve"> ADDIN EN.CITE </w:instrText>
      </w:r>
      <w:r w:rsidR="0035785B">
        <w:fldChar w:fldCharType="begin">
          <w:fldData xml:space="preserve">PEVuZE5vdGU+PENpdGU+PEF1dGhvcj5SZW5hdWQ8L0F1dGhvcj48WWVhcj4yMDE2PC9ZZWFyPjxS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</w:fldData>
        </w:fldChar>
      </w:r>
      <w:r w:rsidR="0035785B">
        <w:instrText xml:space="preserve"> ADDIN EN.CITE.DATA </w:instrText>
      </w:r>
      <w:r w:rsidR="0035785B">
        <w:fldChar w:fldCharType="end"/>
      </w:r>
      <w:r w:rsidR="00E027AD">
        <w:fldChar w:fldCharType="separate"/>
      </w:r>
      <w:r w:rsidR="0035785B">
        <w:rPr>
          <w:noProof/>
        </w:rPr>
        <w:t>[8]</w:t>
      </w:r>
      <w:r w:rsidR="00E027AD">
        <w:fldChar w:fldCharType="end"/>
      </w:r>
      <w:r w:rsidRPr="00140EA2">
        <w:t xml:space="preserve"> and can be readily exploited to help understand conformational dynamics of proteins and non-covalent protein complexes</w:t>
      </w:r>
      <w:r w:rsidR="00596EEB">
        <w:t xml:space="preserve"> </w:t>
      </w:r>
      <w:r>
        <w:fldChar w:fldCharType="begin">
          <w:fldData xml:space="preserve">PEVuZE5vdGU+PENpdGU+PEF1dGhvcj52YW4gRHVpam48L0F1dGhvcj48WWVhcj4yMDA5PC9ZZWFy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</w:fldData>
        </w:fldChar>
      </w:r>
      <w:r w:rsidR="0035785B">
        <w:instrText xml:space="preserve"> ADDIN EN.CITE </w:instrText>
      </w:r>
      <w:r w:rsidR="0035785B">
        <w:fldChar w:fldCharType="begin">
          <w:fldData xml:space="preserve">PEVuZE5vdGU+PENpdGU+PEF1dGhvcj52YW4gRHVpam48L0F1dGhvcj48WWVhcj4yMDA5PC9ZZWFy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</w:fldData>
        </w:fldChar>
      </w:r>
      <w:r w:rsidR="0035785B">
        <w:instrText xml:space="preserve"> ADDIN EN.CITE.DATA </w:instrText>
      </w:r>
      <w:r w:rsidR="0035785B">
        <w:fldChar w:fldCharType="end"/>
      </w:r>
      <w:r>
        <w:fldChar w:fldCharType="separate"/>
      </w:r>
      <w:r w:rsidR="0035785B">
        <w:rPr>
          <w:noProof/>
        </w:rPr>
        <w:t>[9-11]</w:t>
      </w:r>
      <w:r>
        <w:fldChar w:fldCharType="end"/>
      </w:r>
      <w:r w:rsidRPr="00140EA2">
        <w:t>. Although IM-MS is unable to reveal resolution at the atomic level, the ability to analyse heterogeneous complexes and protein-ligand interactions in their native conformation</w:t>
      </w:r>
      <w:r w:rsidR="00A62FC9">
        <w:t>s</w:t>
      </w:r>
      <w:r>
        <w:t xml:space="preserve"> </w:t>
      </w:r>
      <w:r>
        <w:fldChar w:fldCharType="begin">
          <w:fldData xml:space="preserve">PEVuZE5vdGU+PENpdGU+PEF1dGhvcj5DdWJyaWxvdmljPC9BdXRob3I+PFllYXI+MjAxNDwvWWVh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</w:fldData>
        </w:fldChar>
      </w:r>
      <w:r w:rsidR="0035785B">
        <w:instrText xml:space="preserve"> ADDIN EN.CITE </w:instrText>
      </w:r>
      <w:r w:rsidR="0035785B">
        <w:fldChar w:fldCharType="begin">
          <w:fldData xml:space="preserve">PEVuZE5vdGU+PENpdGU+PEF1dGhvcj5DdWJyaWxvdmljPC9BdXRob3I+PFllYXI+MjAxNDwvWWVh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</w:fldData>
        </w:fldChar>
      </w:r>
      <w:r w:rsidR="0035785B">
        <w:instrText xml:space="preserve"> ADDIN EN.CITE.DATA </w:instrText>
      </w:r>
      <w:r w:rsidR="0035785B">
        <w:fldChar w:fldCharType="end"/>
      </w:r>
      <w:r>
        <w:fldChar w:fldCharType="separate"/>
      </w:r>
      <w:r w:rsidR="0035785B">
        <w:rPr>
          <w:noProof/>
        </w:rPr>
        <w:t>[11-19]</w:t>
      </w:r>
      <w:r>
        <w:fldChar w:fldCharType="end"/>
      </w:r>
      <w:r w:rsidRPr="00140EA2">
        <w:t xml:space="preserve"> offers a competitive advantage over other structural approaches, which either ‘fix’ </w:t>
      </w:r>
      <w:r w:rsidR="00596EEB">
        <w:t xml:space="preserve">the </w:t>
      </w:r>
      <w:r w:rsidRPr="00140EA2">
        <w:t xml:space="preserve">conformation </w:t>
      </w:r>
      <w:r w:rsidRPr="00140EA2">
        <w:rPr>
          <w:i/>
        </w:rPr>
        <w:t>e.g.</w:t>
      </w:r>
      <w:r w:rsidRPr="00140EA2">
        <w:t xml:space="preserve"> during crystal formation, or are unable to handle mixtures. </w:t>
      </w:r>
      <w:r w:rsidR="00596EEB">
        <w:t xml:space="preserve">Indeed, </w:t>
      </w:r>
      <w:r w:rsidRPr="00140EA2">
        <w:t>the fact that analyte mass to charge</w:t>
      </w:r>
      <w:r w:rsidRPr="00140EA2">
        <w:rPr>
          <w:i/>
        </w:rPr>
        <w:t xml:space="preserve"> (m/z) </w:t>
      </w:r>
      <w:r w:rsidRPr="00140EA2">
        <w:t>ratio is evaluated independently of ion mobility information</w:t>
      </w:r>
      <w:r w:rsidR="00596EEB">
        <w:t xml:space="preserve"> means that</w:t>
      </w:r>
      <w:r w:rsidRPr="00140EA2">
        <w:t xml:space="preserve"> </w:t>
      </w:r>
      <w:r w:rsidR="002E40F5">
        <w:t>IM-MS</w:t>
      </w:r>
      <w:r w:rsidRPr="00140EA2">
        <w:t xml:space="preserve"> can be used to analyse </w:t>
      </w:r>
      <w:r w:rsidR="00A160DE">
        <w:t>heterogeneous</w:t>
      </w:r>
      <w:r w:rsidRPr="00140EA2">
        <w:t xml:space="preserve"> populations; it also provides a means of analysing protein complexes that occupy multiple conformations, whilst providing important information on the stoichiometry of non-covalent complexes. Moreover, </w:t>
      </w:r>
      <w:r w:rsidR="00A160DE">
        <w:t xml:space="preserve">application of </w:t>
      </w:r>
      <w:r w:rsidRPr="00140EA2">
        <w:t xml:space="preserve">IM-MS for structural interrogation </w:t>
      </w:r>
      <w:r w:rsidR="00A160DE">
        <w:t>is</w:t>
      </w:r>
      <w:r w:rsidR="00A160DE" w:rsidRPr="00140EA2">
        <w:t xml:space="preserve"> </w:t>
      </w:r>
      <w:r w:rsidRPr="00140EA2">
        <w:t>typically much faster than other approaches, and only require</w:t>
      </w:r>
      <w:r w:rsidR="00A160DE">
        <w:t>s</w:t>
      </w:r>
      <w:r w:rsidRPr="00140EA2">
        <w:t xml:space="preserve"> picomole</w:t>
      </w:r>
      <w:r w:rsidR="00596EEB">
        <w:t xml:space="preserve"> amounts</w:t>
      </w:r>
      <w:r w:rsidRPr="00140EA2">
        <w:t xml:space="preserve"> of material for analysis. </w:t>
      </w:r>
      <w:r w:rsidR="00596EEB">
        <w:t>T</w:t>
      </w:r>
      <w:r w:rsidR="00A160DE">
        <w:t>his method</w:t>
      </w:r>
      <w:r w:rsidR="00596EEB" w:rsidRPr="00140EA2">
        <w:t xml:space="preserve"> </w:t>
      </w:r>
      <w:r w:rsidRPr="00140EA2">
        <w:t xml:space="preserve">can thus be </w:t>
      </w:r>
      <w:r w:rsidR="00596EEB">
        <w:t>exploited</w:t>
      </w:r>
      <w:r w:rsidR="00596EEB" w:rsidRPr="00140EA2">
        <w:t xml:space="preserve"> </w:t>
      </w:r>
      <w:r w:rsidRPr="00140EA2">
        <w:t xml:space="preserve">as </w:t>
      </w:r>
      <w:r w:rsidR="00A160DE">
        <w:t xml:space="preserve">a </w:t>
      </w:r>
      <w:r w:rsidRPr="00140EA2">
        <w:t xml:space="preserve">stand-alone tool for protein structural interrogation, with or without </w:t>
      </w:r>
      <w:r w:rsidRPr="00140EA2">
        <w:rPr>
          <w:i/>
        </w:rPr>
        <w:t>in silico</w:t>
      </w:r>
      <w:r w:rsidRPr="00140EA2">
        <w:t xml:space="preserve"> molecular modelling, or </w:t>
      </w:r>
      <w:r w:rsidR="00A160DE">
        <w:t>to</w:t>
      </w:r>
      <w:r w:rsidR="00A160DE" w:rsidRPr="00140EA2">
        <w:t xml:space="preserve"> </w:t>
      </w:r>
      <w:r w:rsidRPr="00140EA2">
        <w:t>complement high-resolution information acquired by other means</w:t>
      </w:r>
      <w:r w:rsidR="00691893">
        <w:t xml:space="preserve">. </w:t>
      </w:r>
      <w:r w:rsidR="00EF2674">
        <w:fldChar w:fldCharType="begin"/>
      </w:r>
      <w:r w:rsidR="0035785B">
        <w:instrText xml:space="preserve"> ADDIN EN.CITE &lt;EndNote&gt;&lt;Cite&gt;&lt;Author&gt;Ahdash&lt;/Author&gt;&lt;Year&gt;2016&lt;/Year&gt;&lt;RecNum&gt;19&lt;/RecNum&gt;&lt;DisplayText&gt;[20]&lt;/DisplayText&gt;&lt;record&gt;&lt;rec-number&gt;19&lt;/rec-number&gt;&lt;foreign-keys&gt;&lt;key app="EN" db-id="e9ze2v507rw90ress9cxz0zhpwwd500fattv" timestamp="1512769689"&gt;19&lt;/key&gt;&lt;/foreign-keys&gt;&lt;ref-type name="Journal Article"&gt;17&lt;/ref-type&gt;&lt;contributors&gt;&lt;authors&gt;&lt;author&gt;Ahdash, Z.&lt;/author&gt;&lt;author&gt;Pyle, E.&lt;/author&gt;&lt;author&gt;Politis, A.&lt;/author&gt;&lt;/authors&gt;&lt;/contributors&gt;&lt;auth-address&gt;Department of Chemistry, King&amp;apos;s College London, London, UK.&amp;#xD;Department of Chemistry, King&amp;apos;s College London, London, UK; Department of Chemistry, Imperial College London, London, UK.&amp;#xD;Department of Chemistry, King&amp;apos;s College London, London, UK. Electronic address: argyris.politis@kcl.ac.uk.&lt;/auth-address&gt;&lt;titles&gt;&lt;title&gt;Hybrid Mass Spectrometry: Towards Characterization of Protein Conformational States&lt;/title&gt;&lt;secondary-title&gt;Trends Biochem Sci&lt;/secondary-title&gt;&lt;/titles&gt;&lt;periodical&gt;&lt;full-title&gt;Trends Biochem Sci&lt;/full-title&gt;&lt;/periodical&gt;&lt;pages&gt;650-653&lt;/pages&gt;&lt;volume&gt;41&lt;/volume&gt;&lt;number&gt;8&lt;/number&gt;&lt;keywords&gt;&lt;keyword&gt;Mass Spectrometry/*methods&lt;/keyword&gt;&lt;keyword&gt;Protein Conformation&lt;/keyword&gt;&lt;keyword&gt;Proteins/*chemistry&lt;/keyword&gt;&lt;keyword&gt;conformational states&lt;/keyword&gt;&lt;keyword&gt;hybrid approaches&lt;/keyword&gt;&lt;keyword&gt;integrative modelling&lt;/keyword&gt;&lt;keyword&gt;mass spectrometry&lt;/keyword&gt;&lt;keyword&gt;protein complexes&lt;/keyword&gt;&lt;/keywords&gt;&lt;dates&gt;&lt;year&gt;2016&lt;/year&gt;&lt;pub-dates&gt;&lt;date&gt;Aug&lt;/date&gt;&lt;/pub-dates&gt;&lt;/dates&gt;&lt;isbn&gt;0968-0004 (Print)&amp;#xD;0968-0004 (Linking)&lt;/isbn&gt;&lt;accession-num&gt;27211036&lt;/accession-num&gt;&lt;urls&gt;&lt;related-urls&gt;&lt;url&gt;https://www.ncbi.nlm.nih.gov/pubmed/27211036&lt;/url&gt;&lt;/related-urls&gt;&lt;/urls&gt;&lt;electronic-resource-num&gt;10.1016/j.tibs.2016.04.008&lt;/electronic-resource-num&gt;&lt;/record&gt;&lt;/Cite&gt;&lt;/EndNote&gt;</w:instrText>
      </w:r>
      <w:r w:rsidR="00EF2674">
        <w:fldChar w:fldCharType="separate"/>
      </w:r>
      <w:r w:rsidR="0035785B">
        <w:rPr>
          <w:noProof/>
        </w:rPr>
        <w:t>[20]</w:t>
      </w:r>
      <w:r w:rsidR="00EF2674">
        <w:fldChar w:fldCharType="end"/>
      </w:r>
      <w:r w:rsidRPr="00140EA2">
        <w:t xml:space="preserve"> </w:t>
      </w:r>
      <w:r w:rsidR="00691893">
        <w:t>For example, c</w:t>
      </w:r>
      <w:r w:rsidR="0059295A">
        <w:t xml:space="preserve">rystallographic </w:t>
      </w:r>
      <w:r w:rsidR="00691893">
        <w:t>evaluation</w:t>
      </w:r>
      <w:r w:rsidR="0059295A">
        <w:t xml:space="preserve"> of proteins (with or without bound ligands), particular those with disordered regions, often result</w:t>
      </w:r>
      <w:r w:rsidR="00691893">
        <w:t>s</w:t>
      </w:r>
      <w:r w:rsidR="0059295A">
        <w:t xml:space="preserve"> in incomplete atomic structures.</w:t>
      </w:r>
      <w:r w:rsidR="002973A3">
        <w:fldChar w:fldCharType="begin"/>
      </w:r>
      <w:r w:rsidR="0035785B">
        <w:instrText xml:space="preserve"> ADDIN EN.CITE &lt;EndNote&gt;&lt;Cite&gt;&lt;Author&gt;Le Gall&lt;/Author&gt;&lt;Year&gt;2007&lt;/Year&gt;&lt;RecNum&gt;20&lt;/RecNum&gt;&lt;DisplayText&gt;[21]&lt;/DisplayText&gt;&lt;record&gt;&lt;rec-number&gt;20&lt;/rec-number&gt;&lt;foreign-keys&gt;&lt;key app="EN" db-id="e9ze2v507rw90ress9cxz0zhpwwd500fattv" timestamp="1512769689"&gt;20&lt;/key&gt;&lt;/foreign-keys&gt;&lt;ref-type name="Journal Article"&gt;17&lt;/ref-type&gt;&lt;contributors&gt;&lt;authors&gt;&lt;author&gt;Le Gall, T.&lt;/author&gt;&lt;author&gt;Romero, P. R.&lt;/author&gt;&lt;author&gt;Cortese, M. S.&lt;/author&gt;&lt;author&gt;Uversky, V. N.&lt;/author&gt;&lt;author&gt;Dunker, A. K.&lt;/author&gt;&lt;/authors&gt;&lt;/contributors&gt;&lt;auth-address&gt;Center for Computational Biology and Bioinformatics, Department of Biochemistry and Molecular Biology, Indiana University School of Medicine, Indianapolis, IN 46202, USA.&lt;/auth-address&gt;&lt;titles&gt;&lt;title&gt;Intrinsic disorder in the Protein Data Bank&lt;/title&gt;&lt;secondary-title&gt;J Biomol Struct Dyn&lt;/secondary-title&gt;&lt;/titles&gt;&lt;periodical&gt;&lt;full-title&gt;J Biomol Struct Dyn&lt;/full-title&gt;&lt;/periodical&gt;&lt;pages&gt;325-42&lt;/pages&gt;&lt;volume&gt;24&lt;/volume&gt;&lt;number&gt;4&lt;/number&gt;&lt;keywords&gt;&lt;keyword&gt;Algorithms&lt;/keyword&gt;&lt;keyword&gt;Amino Acid Sequence&lt;/keyword&gt;&lt;keyword&gt;Amino Acids/analysis&lt;/keyword&gt;&lt;keyword&gt;Animals&lt;/keyword&gt;&lt;keyword&gt;Archaeal Proteins/chemistry&lt;/keyword&gt;&lt;keyword&gt;Bacterial Proteins/chemistry&lt;/keyword&gt;&lt;keyword&gt;*Databases, Protein&lt;/keyword&gt;&lt;keyword&gt;Models, Molecular&lt;/keyword&gt;&lt;keyword&gt;Protein Conformation&lt;/keyword&gt;&lt;keyword&gt;Proteins/*chemistry&lt;/keyword&gt;&lt;keyword&gt;Viral Proteins/chemistry&lt;/keyword&gt;&lt;/keywords&gt;&lt;dates&gt;&lt;year&gt;2007&lt;/year&gt;&lt;pub-dates&gt;&lt;date&gt;Feb&lt;/date&gt;&lt;/pub-dates&gt;&lt;/dates&gt;&lt;isbn&gt;0739-1102 (Print)&amp;#xD;0739-1102 (Linking)&lt;/isbn&gt;&lt;accession-num&gt;17206849&lt;/accession-num&gt;&lt;urls&gt;&lt;related-urls&gt;&lt;url&gt;https://www.ncbi.nlm.nih.gov/pubmed/17206849&lt;/url&gt;&lt;/related-urls&gt;&lt;/urls&gt;&lt;electronic-resource-num&gt;10.1080/07391102.2007.10507123&lt;/electronic-resource-num&gt;&lt;/record&gt;&lt;/Cite&gt;&lt;/EndNote&gt;</w:instrText>
      </w:r>
      <w:r w:rsidR="002973A3">
        <w:fldChar w:fldCharType="separate"/>
      </w:r>
      <w:r w:rsidR="0035785B">
        <w:rPr>
          <w:noProof/>
        </w:rPr>
        <w:t>[21]</w:t>
      </w:r>
      <w:r w:rsidR="002973A3">
        <w:fldChar w:fldCharType="end"/>
      </w:r>
      <w:r w:rsidR="0059295A">
        <w:t xml:space="preserve"> Combining partial structural data</w:t>
      </w:r>
      <w:r w:rsidR="00691893">
        <w:t>sets</w:t>
      </w:r>
      <w:r w:rsidR="0059295A">
        <w:t xml:space="preserve"> with experimentally derived CCS information</w:t>
      </w:r>
      <w:r w:rsidR="00691893">
        <w:t xml:space="preserve"> </w:t>
      </w:r>
      <w:r w:rsidR="0059295A">
        <w:t xml:space="preserve">can </w:t>
      </w:r>
      <w:r w:rsidR="00691893">
        <w:t xml:space="preserve">therefore </w:t>
      </w:r>
      <w:r w:rsidR="0059295A">
        <w:t xml:space="preserve">be used to constrain topological models </w:t>
      </w:r>
      <w:r w:rsidR="00691893">
        <w:t>through</w:t>
      </w:r>
      <w:r w:rsidR="0059295A">
        <w:t xml:space="preserve"> computational approaches</w:t>
      </w:r>
      <w:r w:rsidR="002973A3">
        <w:t xml:space="preserve">. </w:t>
      </w:r>
      <w:r w:rsidR="0059295A">
        <w:t xml:space="preserve"> </w:t>
      </w:r>
      <w:r w:rsidR="002973A3">
        <w:t xml:space="preserve">Coarse-grained and homology modelling has proven useful in this regard, being applied to structural modelling of </w:t>
      </w:r>
      <w:r w:rsidR="00EE066A">
        <w:t xml:space="preserve">numerous </w:t>
      </w:r>
      <w:r w:rsidR="002973A3">
        <w:t>multimeric protein complexes</w:t>
      </w:r>
      <w:r w:rsidR="0059295A">
        <w:t xml:space="preserve"> </w:t>
      </w:r>
      <w:r w:rsidR="00EE066A">
        <w:t>with distinct topologies</w:t>
      </w:r>
      <w:r w:rsidR="002973A3">
        <w:t>.</w:t>
      </w:r>
      <w:r w:rsidR="00EE066A">
        <w:fldChar w:fldCharType="begin">
          <w:fldData xml:space="preserve">PEVuZE5vdGU+PENpdGU+PEF1dGhvcj5Qb2xpdGlzPC9BdXRob3I+PFllYXI+MjAxMDwvWWVhcj48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</w:fldData>
        </w:fldChar>
      </w:r>
      <w:r w:rsidR="0035785B">
        <w:instrText xml:space="preserve"> ADDIN EN.CITE </w:instrText>
      </w:r>
      <w:r w:rsidR="0035785B">
        <w:fldChar w:fldCharType="begin">
          <w:fldData xml:space="preserve">PEVuZE5vdGU+PENpdGU+PEF1dGhvcj5Qb2xpdGlzPC9BdXRob3I+PFllYXI+MjAxMDwvWWVhcj48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</w:fldData>
        </w:fldChar>
      </w:r>
      <w:r w:rsidR="0035785B">
        <w:instrText xml:space="preserve"> ADDIN EN.CITE.DATA </w:instrText>
      </w:r>
      <w:r w:rsidR="0035785B">
        <w:fldChar w:fldCharType="end"/>
      </w:r>
      <w:r w:rsidR="00EE066A">
        <w:fldChar w:fldCharType="separate"/>
      </w:r>
      <w:r w:rsidR="0035785B">
        <w:rPr>
          <w:noProof/>
        </w:rPr>
        <w:t>[22-25]</w:t>
      </w:r>
      <w:r w:rsidR="00EE066A">
        <w:fldChar w:fldCharType="end"/>
      </w:r>
      <w:r w:rsidR="002E40F5">
        <w:t xml:space="preserve"> </w:t>
      </w:r>
    </w:p>
    <w:p w14:paraId="07C56E6A" w14:textId="119894CF" w:rsidR="000B56DF" w:rsidRPr="00140EA2" w:rsidRDefault="000B56DF" w:rsidP="008559CC">
      <w:pPr>
        <w:spacing w:after="120"/>
        <w:jc w:val="both"/>
      </w:pPr>
      <w:r w:rsidRPr="00140EA2">
        <w:t>Although</w:t>
      </w:r>
      <w:r w:rsidR="00596EEB">
        <w:t xml:space="preserve"> originally</w:t>
      </w:r>
      <w:r w:rsidRPr="00140EA2">
        <w:t xml:space="preserve"> the subject of some debate, </w:t>
      </w:r>
      <w:r w:rsidR="00596EEB">
        <w:t>a</w:t>
      </w:r>
      <w:r w:rsidRPr="00140EA2">
        <w:t xml:space="preserve"> significant </w:t>
      </w:r>
      <w:r w:rsidR="00596EEB">
        <w:t xml:space="preserve">body of </w:t>
      </w:r>
      <w:r w:rsidRPr="00140EA2">
        <w:t xml:space="preserve">evidence </w:t>
      </w:r>
      <w:r w:rsidR="00A160DE">
        <w:t>now</w:t>
      </w:r>
      <w:r w:rsidR="00596EEB" w:rsidRPr="00140EA2">
        <w:t xml:space="preserve"> </w:t>
      </w:r>
      <w:r w:rsidRPr="00140EA2">
        <w:t>demonstrate</w:t>
      </w:r>
      <w:r w:rsidR="00A160DE">
        <w:t>s</w:t>
      </w:r>
      <w:r w:rsidRPr="00140EA2">
        <w:t xml:space="preserve"> that </w:t>
      </w:r>
      <w:r w:rsidR="00A160DE" w:rsidRPr="00140EA2">
        <w:t xml:space="preserve">in </w:t>
      </w:r>
      <w:r w:rsidR="00A160DE">
        <w:t>the</w:t>
      </w:r>
      <w:r w:rsidR="00A160DE" w:rsidRPr="00140EA2">
        <w:t xml:space="preserve"> majority of cases</w:t>
      </w:r>
      <w:r w:rsidR="00A160DE">
        <w:t>,</w:t>
      </w:r>
      <w:r w:rsidR="00A160DE" w:rsidRPr="00140EA2">
        <w:t xml:space="preserve"> </w:t>
      </w:r>
      <w:r w:rsidRPr="00140EA2">
        <w:t>the native solution-phase structure of a protein/protein:ligand complex can be retained in the gas phase</w:t>
      </w:r>
      <w:r w:rsidR="0055603B">
        <w:t xml:space="preserve"> </w:t>
      </w:r>
      <w:r>
        <w:fldChar w:fldCharType="begin">
          <w:fldData xml:space="preserve">PEVuZE5vdGU+PENpdGU+PEF1dGhvcj5MZW5leTwvQXV0aG9yPjxZZWFyPjIwMTc8L1llYXI+PFJl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=
</w:fldData>
        </w:fldChar>
      </w:r>
      <w:r w:rsidR="0035785B">
        <w:instrText xml:space="preserve"> ADDIN EN.CITE </w:instrText>
      </w:r>
      <w:r w:rsidR="0035785B">
        <w:fldChar w:fldCharType="begin">
          <w:fldData xml:space="preserve">PEVuZE5vdGU+PENpdGU+PEF1dGhvcj5MZW5leTwvQXV0aG9yPjxZZWFyPjIwMTc8L1llYXI+PFJl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=
</w:fldData>
        </w:fldChar>
      </w:r>
      <w:r w:rsidR="0035785B">
        <w:instrText xml:space="preserve"> ADDIN EN.CITE.DATA </w:instrText>
      </w:r>
      <w:r w:rsidR="0035785B">
        <w:fldChar w:fldCharType="end"/>
      </w:r>
      <w:r>
        <w:fldChar w:fldCharType="separate"/>
      </w:r>
      <w:r w:rsidR="0035785B">
        <w:rPr>
          <w:noProof/>
        </w:rPr>
        <w:t>[26,27]</w:t>
      </w:r>
      <w:r>
        <w:fldChar w:fldCharType="end"/>
      </w:r>
      <w:r w:rsidRPr="00140EA2">
        <w:t xml:space="preserve">, </w:t>
      </w:r>
      <w:r w:rsidR="00691893">
        <w:t xml:space="preserve">especially </w:t>
      </w:r>
      <w:r w:rsidRPr="00140EA2">
        <w:t xml:space="preserve">when </w:t>
      </w:r>
      <w:r w:rsidR="00A160DE" w:rsidRPr="00140EA2">
        <w:t xml:space="preserve">“native” ESI conditions are employed </w:t>
      </w:r>
      <w:r w:rsidR="00A160DE">
        <w:t xml:space="preserve">and </w:t>
      </w:r>
      <w:r w:rsidRPr="00140EA2">
        <w:t xml:space="preserve">analytical parameters are carefully controlled. Once in the gas-phase, the resulting ions can be separated based on two </w:t>
      </w:r>
      <w:r w:rsidR="00596EEB">
        <w:t xml:space="preserve">physical </w:t>
      </w:r>
      <w:r w:rsidR="00A160DE">
        <w:t>properties</w:t>
      </w:r>
      <w:r w:rsidRPr="00140EA2">
        <w:t>: their differential mobility through an inert gas in a weak electric field,</w:t>
      </w:r>
      <w:r w:rsidR="00EF2674" w:rsidRPr="00EF2674">
        <w:t xml:space="preserve"> </w:t>
      </w:r>
      <w:r w:rsidR="00EF2674">
        <w:fldChar w:fldCharType="begin"/>
      </w:r>
      <w:r w:rsidR="0035785B">
        <w:instrText xml:space="preserve"> ADDIN EN.CITE &lt;EndNote&gt;&lt;Cite&gt;&lt;Author&gt;Mason&lt;/Author&gt;&lt;Year&gt;1988&lt;/Year&gt;&lt;RecNum&gt;27&lt;/RecNum&gt;&lt;DisplayText&gt;[28]&lt;/DisplayText&gt;&lt;record&gt;&lt;rec-number&gt;27&lt;/rec-number&gt;&lt;foreign-keys&gt;&lt;key app="EN" db-id="e9ze2v507rw90ress9cxz0zhpwwd500fattv" timestamp="1512769689"&gt;27&lt;/key&gt;&lt;/foreign-keys&gt;&lt;ref-type name="Book"&gt;6&lt;/ref-type&gt;&lt;contributors&gt;&lt;authors&gt;&lt;author&gt;Mason, E.A.&lt;/author&gt;&lt;author&gt;McDaniel, E.W.&lt;/author&gt;&lt;/authors&gt;&lt;/contributors&gt;&lt;titles&gt;&lt;title&gt;Transport Properties of Ion Gases&lt;/title&gt;&lt;/titles&gt;&lt;dates&gt;&lt;year&gt;1988&lt;/year&gt;&lt;/dates&gt;&lt;publisher&gt;Wiley&lt;/publisher&gt;&lt;urls&gt;&lt;/urls&gt;&lt;/record&gt;&lt;/Cite&gt;&lt;/EndNote&gt;</w:instrText>
      </w:r>
      <w:r w:rsidR="00EF2674">
        <w:fldChar w:fldCharType="separate"/>
      </w:r>
      <w:r w:rsidR="0035785B">
        <w:rPr>
          <w:noProof/>
        </w:rPr>
        <w:t>[28]</w:t>
      </w:r>
      <w:r w:rsidR="00EF2674">
        <w:fldChar w:fldCharType="end"/>
      </w:r>
      <w:r w:rsidRPr="00140EA2">
        <w:t xml:space="preserve"> and by </w:t>
      </w:r>
      <w:r w:rsidR="00596EEB">
        <w:t xml:space="preserve">employing </w:t>
      </w:r>
      <w:r w:rsidRPr="00140EA2">
        <w:t xml:space="preserve">standard </w:t>
      </w:r>
      <w:r w:rsidRPr="00140EA2">
        <w:rPr>
          <w:i/>
        </w:rPr>
        <w:t>m/z-</w:t>
      </w:r>
      <w:r w:rsidRPr="00140EA2">
        <w:t xml:space="preserve">based separation </w:t>
      </w:r>
      <w:r w:rsidR="00596EEB">
        <w:t>using</w:t>
      </w:r>
      <w:r w:rsidR="00596EEB" w:rsidRPr="00140EA2">
        <w:t xml:space="preserve"> </w:t>
      </w:r>
      <w:r w:rsidRPr="00140EA2">
        <w:t>mass spectrometry (MS). The</w:t>
      </w:r>
      <w:r w:rsidR="00691893">
        <w:t xml:space="preserve"> major</w:t>
      </w:r>
      <w:r w:rsidRPr="00140EA2">
        <w:t xml:space="preserve"> purpose of this review is to describe how </w:t>
      </w:r>
      <w:r w:rsidR="00A160DE">
        <w:t>IM-MS</w:t>
      </w:r>
      <w:r w:rsidRPr="00140EA2">
        <w:t xml:space="preserve"> has been applied to help understand different protein-drug interactions, rather than to provide a background to the different forms of </w:t>
      </w:r>
      <w:r w:rsidR="00A160DE">
        <w:t>this technique.</w:t>
      </w:r>
      <w:r w:rsidR="00596EEB">
        <w:t xml:space="preserve"> </w:t>
      </w:r>
      <w:r w:rsidR="00A160DE">
        <w:t>S</w:t>
      </w:r>
      <w:r w:rsidRPr="00140EA2">
        <w:t>everal comprehensive reviews detail</w:t>
      </w:r>
      <w:r w:rsidR="00596EEB">
        <w:t>ing</w:t>
      </w:r>
      <w:r w:rsidRPr="00140EA2">
        <w:t xml:space="preserve"> the fundamentals of IM-MS</w:t>
      </w:r>
      <w:r w:rsidR="00596EEB">
        <w:t xml:space="preserve"> are available</w:t>
      </w:r>
      <w:r w:rsidR="00240121">
        <w:t xml:space="preserve"> </w:t>
      </w:r>
      <w:r>
        <w:fldChar w:fldCharType="begin">
          <w:fldData xml:space="preserve">PEVuZE5vdGU+PENpdGU+PEF1dGhvcj5NYXk8L0F1dGhvcj48WWVhcj4yMDE1PC9ZZWFyPjxSZWNO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</w:fldData>
        </w:fldChar>
      </w:r>
      <w:r w:rsidR="0035785B">
        <w:instrText xml:space="preserve"> ADDIN EN.CITE </w:instrText>
      </w:r>
      <w:r w:rsidR="0035785B">
        <w:fldChar w:fldCharType="begin">
          <w:fldData xml:space="preserve">PEVuZE5vdGU+PENpdGU+PEF1dGhvcj5NYXk8L0F1dGhvcj48WWVhcj4yMDE1PC9ZZWFyPjxSZWNO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</w:fldData>
        </w:fldChar>
      </w:r>
      <w:r w:rsidR="0035785B">
        <w:instrText xml:space="preserve"> ADDIN EN.CITE.DATA </w:instrText>
      </w:r>
      <w:r w:rsidR="0035785B">
        <w:fldChar w:fldCharType="end"/>
      </w:r>
      <w:r>
        <w:fldChar w:fldCharType="separate"/>
      </w:r>
      <w:r w:rsidR="0035785B">
        <w:rPr>
          <w:noProof/>
        </w:rPr>
        <w:t>[1,2,6,29]</w:t>
      </w:r>
      <w:r>
        <w:fldChar w:fldCharType="end"/>
      </w:r>
      <w:r w:rsidRPr="00140EA2">
        <w:t>. Of most relevance to this article are drift tube IMS (DTIMS)</w:t>
      </w:r>
      <w:r w:rsidR="008C6626" w:rsidRPr="008C6626">
        <w:t xml:space="preserve"> </w:t>
      </w:r>
      <w:r w:rsidR="008C6626" w:rsidRPr="001E3167">
        <w:fldChar w:fldCharType="begin">
          <w:fldData xml:space="preserve">PEVuZE5vdGU+PENpdGU+PEF1dGhvcj5NYXNvbjwvQXV0aG9yPjxZZWFyPjE5NTg8L1llYXI+PFJl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</w:fldData>
        </w:fldChar>
      </w:r>
      <w:r w:rsidR="0035785B">
        <w:instrText xml:space="preserve"> ADDIN EN.CITE </w:instrText>
      </w:r>
      <w:r w:rsidR="0035785B">
        <w:fldChar w:fldCharType="begin">
          <w:fldData xml:space="preserve">PEVuZE5vdGU+PENpdGU+PEF1dGhvcj5NYXNvbjwvQXV0aG9yPjxZZWFyPjE5NTg8L1llYXI+PFJl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</w:fldData>
        </w:fldChar>
      </w:r>
      <w:r w:rsidR="0035785B">
        <w:instrText xml:space="preserve"> ADDIN EN.CITE.DATA </w:instrText>
      </w:r>
      <w:r w:rsidR="0035785B">
        <w:fldChar w:fldCharType="end"/>
      </w:r>
      <w:r w:rsidR="008C6626" w:rsidRPr="001E3167">
        <w:fldChar w:fldCharType="separate"/>
      </w:r>
      <w:r w:rsidR="0035785B">
        <w:rPr>
          <w:noProof/>
        </w:rPr>
        <w:t>[3,30]</w:t>
      </w:r>
      <w:r w:rsidR="008C6626" w:rsidRPr="001E3167">
        <w:fldChar w:fldCharType="end"/>
      </w:r>
      <w:r w:rsidRPr="00140EA2">
        <w:t>, trapped ion mobility IMS (TIMS)</w:t>
      </w:r>
      <w:r w:rsidR="00240121">
        <w:t xml:space="preserve"> </w:t>
      </w:r>
      <w:r>
        <w:fldChar w:fldCharType="begin"/>
      </w:r>
      <w:r w:rsidR="0035785B">
        <w:instrText xml:space="preserve"> ADDIN EN.CITE &lt;EndNote&gt;&lt;Cite&gt;&lt;Author&gt;Michelmann&lt;/Author&gt;&lt;Year&gt;2015&lt;/Year&gt;&lt;RecNum&gt;30&lt;/RecNum&gt;&lt;DisplayText&gt;[31]&lt;/DisplayText&gt;&lt;record&gt;&lt;rec-number&gt;30&lt;/rec-number&gt;&lt;foreign-keys&gt;&lt;key app="EN" db-id="e9ze2v507rw90ress9cxz0zhpwwd500fattv" timestamp="1512769689"&gt;30&lt;/key&gt;&lt;/foreign-keys&gt;&lt;ref-type name="Journal Article"&gt;17&lt;/ref-type&gt;&lt;contributors&gt;&lt;authors&gt;&lt;author&gt;Michelmann, K.&lt;/author&gt;&lt;author&gt;Silveira, J. A.&lt;/author&gt;&lt;author&gt;Ridgeway, M. E.&lt;/author&gt;&lt;author&gt;Park, M. A.&lt;/author&gt;&lt;/authors&gt;&lt;/contributors&gt;&lt;auth-address&gt;, Bruker Daltonics, 40 Manning Road, Billerica, MA, 01821, USA.&lt;/auth-address&gt;&lt;titles&gt;&lt;title&gt;Fundamentals of trapped ion mobility spectrometry&lt;/title&gt;&lt;secondary-title&gt;J Am Soc Mass Spectrom&lt;/secondary-title&gt;&lt;/titles&gt;&lt;periodical&gt;&lt;full-title&gt;J Am Soc Mass Spectrom&lt;/full-title&gt;&lt;/periodical&gt;&lt;pages&gt;14-24&lt;/pages&gt;&lt;volume&gt;26&lt;/volume&gt;&lt;number&gt;1&lt;/number&gt;&lt;dates&gt;&lt;year&gt;2015&lt;/year&gt;&lt;pub-dates&gt;&lt;date&gt;Jan&lt;/date&gt;&lt;/pub-dates&gt;&lt;/dates&gt;&lt;isbn&gt;1879-1123 (Electronic)&amp;#xD;1044-0305 (Linking)&lt;/isbn&gt;&lt;accession-num&gt;25331153&lt;/accession-num&gt;&lt;urls&gt;&lt;related-urls&gt;&lt;url&gt;https://www.ncbi.nlm.nih.gov/pubmed/25331153&lt;/url&gt;&lt;/related-urls&gt;&lt;/urls&gt;&lt;electronic-resource-num&gt;10.1007/s13361-014-0999-4&lt;/electronic-resource-num&gt;&lt;/record&gt;&lt;/Cite&gt;&lt;/EndNote&gt;</w:instrText>
      </w:r>
      <w:r>
        <w:fldChar w:fldCharType="separate"/>
      </w:r>
      <w:r w:rsidR="0035785B">
        <w:rPr>
          <w:noProof/>
        </w:rPr>
        <w:t>[31]</w:t>
      </w:r>
      <w:r>
        <w:fldChar w:fldCharType="end"/>
      </w:r>
      <w:r w:rsidRPr="00140EA2">
        <w:t xml:space="preserve"> and travelling wave IMS (TWIMS)</w:t>
      </w:r>
      <w:r w:rsidR="00A160DE">
        <w:t xml:space="preserve"> </w:t>
      </w:r>
      <w:r>
        <w:fldChar w:fldCharType="begin"/>
      </w:r>
      <w:r w:rsidR="0035785B">
        <w:instrText xml:space="preserve"> ADDIN EN.CITE &lt;EndNote&gt;&lt;Cite&gt;&lt;Author&gt;Giles&lt;/Author&gt;&lt;Year&gt;2004&lt;/Year&gt;&lt;RecNum&gt;31&lt;/RecNum&gt;&lt;DisplayText&gt;[32]&lt;/DisplayText&gt;&lt;record&gt;&lt;rec-number&gt;31&lt;/rec-number&gt;&lt;foreign-keys&gt;&lt;key app="EN" db-id="e9ze2v507rw90ress9cxz0zhpwwd500fattv" timestamp="1512769689"&gt;31&lt;/key&gt;&lt;/foreign-keys&gt;&lt;ref-type name="Journal Article"&gt;17&lt;/ref-type&gt;&lt;contributors&gt;&lt;authors&gt;&lt;author&gt;Giles, K.&lt;/author&gt;&lt;author&gt;Pringle, S. D.&lt;/author&gt;&lt;author&gt;Worthington, K. R.&lt;/author&gt;&lt;author&gt;Little, D.&lt;/author&gt;&lt;author&gt;Wildgoose, J. L.&lt;/author&gt;&lt;author&gt;Bateman, R. H.&lt;/author&gt;&lt;/authors&gt;&lt;/contributors&gt;&lt;auth-address&gt;Waters MS Technologies Centre, Micromass UK Ltd., Floats Road, Wythenshawe, Manchester M23 9LZ, UK. Kevin_Giles@waters.com&lt;/auth-address&gt;&lt;titles&gt;&lt;title&gt;Applications of a travelling wave-based radio-frequency-only stacked ring ion guide&lt;/title&gt;&lt;secondary-title&gt;Rapid Commun Mass Spectrom&lt;/secondary-title&gt;&lt;/titles&gt;&lt;periodical&gt;&lt;full-title&gt;Rapid Commun Mass Spectrom&lt;/full-title&gt;&lt;/periodical&gt;&lt;pages&gt;2401-14&lt;/pages&gt;&lt;volume&gt;18&lt;/volume&gt;&lt;number&gt;20&lt;/number&gt;&lt;keywords&gt;&lt;keyword&gt;Computer-Aided Design&lt;/keyword&gt;&lt;keyword&gt;Equipment Design&lt;/keyword&gt;&lt;keyword&gt;Equipment Failure Analysis&lt;/keyword&gt;&lt;keyword&gt;Feasibility Studies&lt;/keyword&gt;&lt;keyword&gt;*Ions&lt;/keyword&gt;&lt;keyword&gt;*Radio Waves&lt;/keyword&gt;&lt;keyword&gt;Spectrometry, Mass, Electrospray Ionization/*methods&lt;/keyword&gt;&lt;keyword&gt;Spectrometry, Mass, Matrix-Assisted Laser&lt;/keyword&gt;&lt;keyword&gt;Desorption-Ionization/*instrumentation/methods&lt;/keyword&gt;&lt;/keywords&gt;&lt;dates&gt;&lt;year&gt;2004&lt;/year&gt;&lt;/dates&gt;&lt;isbn&gt;0951-4198 (Print)&amp;#xD;0951-4198 (Linking)&lt;/isbn&gt;&lt;accession-num&gt;15386629&lt;/accession-num&gt;&lt;urls&gt;&lt;related-urls&gt;&lt;url&gt;https://www.ncbi.nlm.nih.gov/pubmed/15386629&lt;/url&gt;&lt;/related-urls&gt;&lt;/urls&gt;&lt;electronic-resource-num&gt;10.1002/rcm.1641&lt;/electronic-resource-num&gt;&lt;/record&gt;&lt;/Cite&gt;&lt;/EndNote&gt;</w:instrText>
      </w:r>
      <w:r>
        <w:fldChar w:fldCharType="separate"/>
      </w:r>
      <w:r w:rsidR="0035785B">
        <w:rPr>
          <w:noProof/>
        </w:rPr>
        <w:t>[32]</w:t>
      </w:r>
      <w:r>
        <w:fldChar w:fldCharType="end"/>
      </w:r>
      <w:r w:rsidRPr="00140EA2">
        <w:t xml:space="preserve">, all of which are available on commercial instruments and can therefore </w:t>
      </w:r>
      <w:r w:rsidR="00596EEB">
        <w:t xml:space="preserve">be </w:t>
      </w:r>
      <w:r w:rsidRPr="00140EA2">
        <w:t>readily employed experimentally. These are discussed</w:t>
      </w:r>
      <w:r w:rsidR="00691893">
        <w:t xml:space="preserve"> briefly</w:t>
      </w:r>
      <w:r w:rsidRPr="00140EA2">
        <w:t xml:space="preserve"> below.</w:t>
      </w:r>
    </w:p>
    <w:p w14:paraId="236D1762" w14:textId="4E4C66EA" w:rsidR="000B56DF" w:rsidRPr="00140EA2" w:rsidRDefault="000B56DF" w:rsidP="008559CC">
      <w:pPr>
        <w:spacing w:after="120"/>
        <w:jc w:val="both"/>
      </w:pPr>
      <w:r w:rsidRPr="00140EA2">
        <w:t xml:space="preserve">DTIMS employs a weak homogeneous electric field to direct ions through a drift cell, where collisions between ions and an inert buffer gas (typically helium or nitrogen) delay passage through the cell, allowing </w:t>
      </w:r>
      <w:r w:rsidR="00596EEB">
        <w:t xml:space="preserve">the </w:t>
      </w:r>
      <w:r w:rsidR="00A160DE">
        <w:t xml:space="preserve">rotationally averaged </w:t>
      </w:r>
      <w:r w:rsidRPr="00140EA2">
        <w:t>collisional cross section (CCS) of</w:t>
      </w:r>
      <w:r w:rsidR="00596EEB">
        <w:t xml:space="preserve"> different</w:t>
      </w:r>
      <w:r w:rsidRPr="00140EA2">
        <w:t xml:space="preserve"> ions to be </w:t>
      </w:r>
      <w:r w:rsidR="00596EEB">
        <w:t xml:space="preserve">measured </w:t>
      </w:r>
      <w:r w:rsidRPr="00140EA2">
        <w:t>directly. Unlike DTIMS</w:t>
      </w:r>
      <w:r w:rsidR="00596EEB">
        <w:t>,</w:t>
      </w:r>
      <w:r w:rsidRPr="00140EA2">
        <w:t xml:space="preserve"> which directly </w:t>
      </w:r>
      <w:r w:rsidR="00596EEB">
        <w:t>assesses the</w:t>
      </w:r>
      <w:r w:rsidR="00596EEB" w:rsidRPr="00140EA2">
        <w:t xml:space="preserve"> </w:t>
      </w:r>
      <w:r w:rsidRPr="00140EA2">
        <w:t>drift time of ions in a ‘stationary’ gas, in TIMS, ions are trapped in the presence of a counter-flow of gas, with ions ‘elut</w:t>
      </w:r>
      <w:r w:rsidR="00596EEB">
        <w:t>ing</w:t>
      </w:r>
      <w:r w:rsidRPr="00140EA2">
        <w:t xml:space="preserve">’ </w:t>
      </w:r>
      <w:r w:rsidR="00596EEB" w:rsidRPr="00140EA2">
        <w:t xml:space="preserve">selectively </w:t>
      </w:r>
      <w:r w:rsidRPr="00140EA2">
        <w:t xml:space="preserve">according to their </w:t>
      </w:r>
      <w:r w:rsidR="00596EEB">
        <w:t xml:space="preserve">relative </w:t>
      </w:r>
      <w:r w:rsidRPr="00140EA2">
        <w:t xml:space="preserve">mobility through the gas. TWIMS is comparable to DTIMS, but uses a stacked ring ion guide </w:t>
      </w:r>
      <w:r w:rsidRPr="00140EA2">
        <w:lastRenderedPageBreak/>
        <w:t>(SRIG)</w:t>
      </w:r>
      <w:r w:rsidR="00F05666">
        <w:t xml:space="preserve"> through which ions are propelled by means of a travelling wave DC voltage superimposed onto a radially-confining RF voltage. Ions of high mobility will spend less time in the</w:t>
      </w:r>
      <w:r w:rsidR="0026656C">
        <w:t xml:space="preserve"> travelling wave ion guide (TWIG) than</w:t>
      </w:r>
      <w:r w:rsidR="00F05666">
        <w:t xml:space="preserve"> </w:t>
      </w:r>
      <w:r w:rsidR="0026656C">
        <w:t xml:space="preserve">ions of low mobility as they will be more easily transported through the gas-filled mobility cell. </w:t>
      </w:r>
      <w:r w:rsidRPr="00140EA2">
        <w:t xml:space="preserve">Calibration of the time taken for ions of known CCS to travel through the  </w:t>
      </w:r>
      <w:r w:rsidR="0026656C">
        <w:t xml:space="preserve">TWIG </w:t>
      </w:r>
      <w:r w:rsidRPr="00140EA2">
        <w:t>can then be used to compute CCS</w:t>
      </w:r>
      <w:r w:rsidR="00596EEB">
        <w:t xml:space="preserve"> values</w:t>
      </w:r>
      <w:r w:rsidRPr="00140EA2">
        <w:t xml:space="preserve"> of unknown</w:t>
      </w:r>
      <w:r w:rsidR="00596EEB">
        <w:t xml:space="preserve"> analytes</w:t>
      </w:r>
      <w:r w:rsidRPr="00140EA2">
        <w:t xml:space="preserve"> of similar chemical structure </w:t>
      </w:r>
      <w:r w:rsidR="0026656C">
        <w:t xml:space="preserve">under the same buffer and voltage conditions </w:t>
      </w:r>
      <w:r>
        <w:fldChar w:fldCharType="begin">
          <w:fldData xml:space="preserve">PEVuZE5vdGU+PENpdGU+PEF1dGhvcj5DaGF3bmVyPC9BdXRob3I+PFllYXI+MjAxMjwvWWVhcj48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</w:fldData>
        </w:fldChar>
      </w:r>
      <w:r w:rsidR="0035785B">
        <w:instrText xml:space="preserve"> ADDIN EN.CITE </w:instrText>
      </w:r>
      <w:r w:rsidR="0035785B">
        <w:fldChar w:fldCharType="begin">
          <w:fldData xml:space="preserve">PEVuZE5vdGU+PENpdGU+PEF1dGhvcj5DaGF3bmVyPC9BdXRob3I+PFllYXI+MjAxMjwvWWVhcj48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</w:fldData>
        </w:fldChar>
      </w:r>
      <w:r w:rsidR="0035785B">
        <w:instrText xml:space="preserve"> ADDIN EN.CITE.DATA </w:instrText>
      </w:r>
      <w:r w:rsidR="0035785B">
        <w:fldChar w:fldCharType="end"/>
      </w:r>
      <w:r>
        <w:fldChar w:fldCharType="separate"/>
      </w:r>
      <w:r w:rsidR="0035785B">
        <w:rPr>
          <w:noProof/>
        </w:rPr>
        <w:t>[33-36]</w:t>
      </w:r>
      <w:r>
        <w:fldChar w:fldCharType="end"/>
      </w:r>
      <w:r w:rsidRPr="00140EA2">
        <w:t xml:space="preserve">. CCS </w:t>
      </w:r>
      <w:r w:rsidR="00596EEB">
        <w:t>reports</w:t>
      </w:r>
      <w:r w:rsidR="00596EEB" w:rsidRPr="00140EA2">
        <w:t xml:space="preserve"> </w:t>
      </w:r>
      <w:r w:rsidRPr="00140EA2">
        <w:t>median protein conformation</w:t>
      </w:r>
      <w:r w:rsidR="00A160DE">
        <w:t>, while</w:t>
      </w:r>
      <w:r w:rsidRPr="00140EA2">
        <w:t xml:space="preserve"> </w:t>
      </w:r>
      <w:r w:rsidR="00A160DE" w:rsidRPr="00140EA2">
        <w:t xml:space="preserve">concurrent measurement of </w:t>
      </w:r>
      <w:r w:rsidR="00A160DE">
        <w:t>the</w:t>
      </w:r>
      <w:r w:rsidR="00A160DE" w:rsidRPr="00140EA2">
        <w:t xml:space="preserve"> CCS distributions (CCSD)</w:t>
      </w:r>
      <w:r w:rsidR="00A160DE">
        <w:t xml:space="preserve"> can be used to help evaluate</w:t>
      </w:r>
      <w:r w:rsidRPr="00140EA2">
        <w:t xml:space="preserve"> conformational flexibility</w:t>
      </w:r>
      <w:r w:rsidR="00A160DE">
        <w:t>.</w:t>
      </w:r>
      <w:r w:rsidRPr="00140EA2">
        <w:t xml:space="preserve"> Moreover, when experimental CCS information is compared with theoretical calculations for a given geometry, possible candidate structures can be </w:t>
      </w:r>
      <w:r w:rsidR="0065129E">
        <w:t xml:space="preserve">proposed, </w:t>
      </w:r>
      <w:r w:rsidRPr="00140EA2">
        <w:t>ruled out</w:t>
      </w:r>
      <w:r w:rsidR="0065129E">
        <w:t xml:space="preserve"> or validated.</w:t>
      </w:r>
      <w:r w:rsidRPr="00140EA2">
        <w:t>Field asymmetric IMS (FAIMS), also called differential IMS, is an alternative method for separating gaseous ions at atmospheric pressure</w:t>
      </w:r>
      <w:r w:rsidR="0056599E">
        <w:fldChar w:fldCharType="begin">
          <w:fldData xml:space="preserve">PEVuZE5vdGU+PENpdGU+PEF1dGhvcj5HdWV2cmVtb250PC9BdXRob3I+PFllYXI+MjAwNDwvWWVh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</w:fldData>
        </w:fldChar>
      </w:r>
      <w:r w:rsidR="0035785B">
        <w:instrText xml:space="preserve"> ADDIN EN.CITE </w:instrText>
      </w:r>
      <w:r w:rsidR="0035785B">
        <w:fldChar w:fldCharType="begin">
          <w:fldData xml:space="preserve">PEVuZE5vdGU+PENpdGU+PEF1dGhvcj5HdWV2cmVtb250PC9BdXRob3I+PFllYXI+MjAwNDwvWWVh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</w:fldData>
        </w:fldChar>
      </w:r>
      <w:r w:rsidR="0035785B">
        <w:instrText xml:space="preserve"> ADDIN EN.CITE.DATA </w:instrText>
      </w:r>
      <w:r w:rsidR="0035785B">
        <w:fldChar w:fldCharType="end"/>
      </w:r>
      <w:r w:rsidR="0056599E">
        <w:fldChar w:fldCharType="separate"/>
      </w:r>
      <w:r w:rsidR="0035785B">
        <w:rPr>
          <w:noProof/>
        </w:rPr>
        <w:t>[37,38]</w:t>
      </w:r>
      <w:r w:rsidR="0056599E">
        <w:fldChar w:fldCharType="end"/>
      </w:r>
      <w:r w:rsidRPr="00140EA2">
        <w:t xml:space="preserve">. However, due to the non-linear effect of the applied electric field on </w:t>
      </w:r>
      <w:r w:rsidR="00A160DE">
        <w:t xml:space="preserve">ion </w:t>
      </w:r>
      <w:r w:rsidRPr="00140EA2">
        <w:t>mobility and its deleterious effect on native protein conformation, FAIMS cannot be used to determine CCS</w:t>
      </w:r>
      <w:r w:rsidR="00A70295">
        <w:t xml:space="preserve">, but </w:t>
      </w:r>
      <w:r w:rsidR="00A160DE">
        <w:t xml:space="preserve">is instead </w:t>
      </w:r>
      <w:r w:rsidR="00A70295">
        <w:t xml:space="preserve">used to separate mixtures. However, as with all IM-MS instrumentation, FAIMS can </w:t>
      </w:r>
      <w:r w:rsidR="00A160DE">
        <w:t xml:space="preserve">be exploited to </w:t>
      </w:r>
      <w:r w:rsidR="00A70295" w:rsidRPr="00140EA2">
        <w:t>determin</w:t>
      </w:r>
      <w:r w:rsidR="00A70295">
        <w:t>e</w:t>
      </w:r>
      <w:r w:rsidR="00A70295" w:rsidRPr="00140EA2">
        <w:t xml:space="preserve"> the dissociation constant</w:t>
      </w:r>
      <w:r w:rsidR="00691893">
        <w:t xml:space="preserve"> (</w:t>
      </w:r>
      <w:r w:rsidR="00A70295" w:rsidRPr="00140EA2">
        <w:t>K</w:t>
      </w:r>
      <w:r w:rsidR="00A70295" w:rsidRPr="00140EA2">
        <w:rPr>
          <w:vertAlign w:val="subscript"/>
        </w:rPr>
        <w:t>D</w:t>
      </w:r>
      <w:r w:rsidR="00691893" w:rsidRPr="00D3121D">
        <w:t>)</w:t>
      </w:r>
      <w:r w:rsidR="00A70295" w:rsidRPr="00140EA2">
        <w:t xml:space="preserve"> of protein:ligand complex</w:t>
      </w:r>
      <w:r w:rsidR="00A70295">
        <w:t>es</w:t>
      </w:r>
      <w:r w:rsidR="00DB26BD">
        <w:t xml:space="preserve">, although </w:t>
      </w:r>
      <w:r w:rsidR="006D3C03">
        <w:t xml:space="preserve">this type of IMS </w:t>
      </w:r>
      <w:r w:rsidR="00DB26BD">
        <w:t>is optimal for stronger non-covalent complexes</w:t>
      </w:r>
      <w:r w:rsidR="00A70295">
        <w:t xml:space="preserve">.  </w:t>
      </w:r>
      <w:r w:rsidRPr="00140EA2">
        <w:t>IM-MS derived K</w:t>
      </w:r>
      <w:r w:rsidRPr="00140EA2">
        <w:rPr>
          <w:vertAlign w:val="subscript"/>
        </w:rPr>
        <w:t>D</w:t>
      </w:r>
      <w:r w:rsidRPr="00140EA2">
        <w:t xml:space="preserve"> values are </w:t>
      </w:r>
      <w:r w:rsidR="00691893">
        <w:t xml:space="preserve">thought to be </w:t>
      </w:r>
      <w:r w:rsidRPr="00140EA2">
        <w:t xml:space="preserve">comparable with values obtained using more traditional solution approaches, such as fluorimetry, calorimetry, thermophoresis and Surface Plasmon Resonance (SPR). </w:t>
      </w:r>
    </w:p>
    <w:p w14:paraId="2B26BF5A" w14:textId="4F4A4049" w:rsidR="000B56DF" w:rsidRPr="00140EA2" w:rsidRDefault="000B56DF" w:rsidP="008559CC">
      <w:pPr>
        <w:spacing w:after="120"/>
        <w:jc w:val="both"/>
      </w:pPr>
      <w:r w:rsidRPr="00140EA2">
        <w:t xml:space="preserve">Depending on the type of IM-MS employed, structural information </w:t>
      </w:r>
      <w:r w:rsidR="0065129E">
        <w:t>pertaining to</w:t>
      </w:r>
      <w:r w:rsidR="0065129E" w:rsidRPr="00140EA2">
        <w:t xml:space="preserve"> </w:t>
      </w:r>
      <w:r w:rsidRPr="00140EA2">
        <w:t>protein:ligand complex</w:t>
      </w:r>
      <w:r w:rsidR="0065129E">
        <w:t>es</w:t>
      </w:r>
      <w:r w:rsidRPr="00140EA2">
        <w:t xml:space="preserve"> can thus be obtained, </w:t>
      </w:r>
      <w:r w:rsidR="0065129E">
        <w:t>including definition of</w:t>
      </w:r>
      <w:r w:rsidR="0065129E" w:rsidRPr="00140EA2">
        <w:t xml:space="preserve"> </w:t>
      </w:r>
      <w:r w:rsidRPr="00140EA2">
        <w:t>K</w:t>
      </w:r>
      <w:r w:rsidRPr="00140EA2">
        <w:rPr>
          <w:vertAlign w:val="subscript"/>
        </w:rPr>
        <w:t>D</w:t>
      </w:r>
      <w:r w:rsidRPr="00140EA2">
        <w:t xml:space="preserve"> </w:t>
      </w:r>
      <w:r w:rsidR="0065129E">
        <w:t xml:space="preserve">for reversible binding, </w:t>
      </w:r>
      <w:r w:rsidRPr="00140EA2">
        <w:t>and</w:t>
      </w:r>
      <w:r w:rsidR="0065129E">
        <w:t xml:space="preserve"> by providing</w:t>
      </w:r>
      <w:r w:rsidRPr="00140EA2">
        <w:t xml:space="preserve"> insight into whether ligands stabilize (or destabilize) protein conformation</w:t>
      </w:r>
      <w:r w:rsidR="0065129E">
        <w:t>s</w:t>
      </w:r>
      <w:r w:rsidRPr="00140EA2">
        <w:t xml:space="preserve"> (see Figure 1). K</w:t>
      </w:r>
      <w:r w:rsidRPr="00140EA2">
        <w:rPr>
          <w:vertAlign w:val="subscript"/>
        </w:rPr>
        <w:t>D</w:t>
      </w:r>
      <w:r w:rsidRPr="00140EA2">
        <w:t xml:space="preserve"> </w:t>
      </w:r>
      <w:r w:rsidR="0065129E">
        <w:t>values are</w:t>
      </w:r>
      <w:r w:rsidRPr="00140EA2">
        <w:t xml:space="preserve"> determined using the titration method followed by a nonlinear curve fit using Equation 1</w:t>
      </w:r>
      <w:r w:rsidR="0065129E">
        <w:t xml:space="preserve"> </w:t>
      </w:r>
      <w:r>
        <w:fldChar w:fldCharType="begin"/>
      </w:r>
      <w:r w:rsidR="0035785B">
        <w:instrText xml:space="preserve"> ADDIN EN.CITE &lt;EndNote&gt;&lt;Cite&gt;&lt;Author&gt;Daniel&lt;/Author&gt;&lt;Year&gt;2003&lt;/Year&gt;&lt;RecNum&gt;36&lt;/RecNum&gt;&lt;DisplayText&gt;[39]&lt;/DisplayText&gt;&lt;record&gt;&lt;rec-number&gt;36&lt;/rec-number&gt;&lt;foreign-keys&gt;&lt;key app="EN" db-id="e9ze2v507rw90ress9cxz0zhpwwd500fattv" timestamp="1512769689"&gt;36&lt;/key&gt;&lt;/foreign-keys&gt;&lt;ref-type name="Journal Article"&gt;17&lt;/ref-type&gt;&lt;contributors&gt;&lt;authors&gt;&lt;author&gt;Daniel, J. M.&lt;/author&gt;&lt;author&gt;McCombie, G.&lt;/author&gt;&lt;author&gt;Wendt, S.&lt;/author&gt;&lt;author&gt;Zenobi, R.&lt;/author&gt;&lt;/authors&gt;&lt;/contributors&gt;&lt;auth-address&gt;Department of Chemistry, Swiss Federal Institute of Technology, ETH, CH-8093, Zurich, Switzerland.&lt;/auth-address&gt;&lt;titles&gt;&lt;title&gt;Mass spectrometric determination of association constants of adenylate kinase with two noncovalent inhibitors&lt;/title&gt;&lt;secondary-title&gt;J Am Soc Mass Spectrom&lt;/secondary-title&gt;&lt;/titles&gt;&lt;periodical&gt;&lt;full-title&gt;J Am Soc Mass Spectrom&lt;/full-title&gt;&lt;/periodical&gt;&lt;pages&gt;442-8&lt;/pages&gt;&lt;volume&gt;14&lt;/volume&gt;&lt;number&gt;5&lt;/number&gt;&lt;keywords&gt;&lt;keyword&gt;Adenylate Kinase/*antagonists &amp;amp; inhibitors/*chemistry&lt;/keyword&gt;&lt;keyword&gt;Animals&lt;/keyword&gt;&lt;keyword&gt;Chickens&lt;/keyword&gt;&lt;keyword&gt;Enzyme Inhibitors/*chemistry&lt;/keyword&gt;&lt;keyword&gt;Molecular Structure&lt;/keyword&gt;&lt;keyword&gt;Muscle, Skeletal/enzymology&lt;/keyword&gt;&lt;keyword&gt;Protein Binding&lt;/keyword&gt;&lt;keyword&gt;*Spectrometry, Mass, Electrospray Ionization&lt;/keyword&gt;&lt;/keywords&gt;&lt;dates&gt;&lt;year&gt;2003&lt;/year&gt;&lt;pub-dates&gt;&lt;date&gt;May&lt;/date&gt;&lt;/pub-dates&gt;&lt;/dates&gt;&lt;isbn&gt;1044-0305 (Print)&amp;#xD;1044-0305 (Linking)&lt;/isbn&gt;&lt;accession-num&gt;12745213&lt;/accession-num&gt;&lt;urls&gt;&lt;related-urls&gt;&lt;url&gt;https://www.ncbi.nlm.nih.gov/pubmed/12745213&lt;/url&gt;&lt;/related-urls&gt;&lt;/urls&gt;&lt;electronic-resource-num&gt;10.1016/S1044-0305(03)00132-6&lt;/electronic-resource-num&gt;&lt;/record&gt;&lt;/Cite&gt;&lt;/EndNote&gt;</w:instrText>
      </w:r>
      <w:r>
        <w:fldChar w:fldCharType="separate"/>
      </w:r>
      <w:r w:rsidR="0035785B">
        <w:rPr>
          <w:noProof/>
        </w:rPr>
        <w:t>[39]</w:t>
      </w:r>
      <w:r>
        <w:fldChar w:fldCharType="end"/>
      </w:r>
      <w:r w:rsidRPr="00140EA2">
        <w:t>.  I(PL) and I(P) define the peak area of the protein:ligand complex and the unbound protein respectively; [P]</w:t>
      </w:r>
      <w:r w:rsidRPr="00140EA2">
        <w:rPr>
          <w:vertAlign w:val="subscript"/>
        </w:rPr>
        <w:t>0</w:t>
      </w:r>
      <w:r w:rsidRPr="00140EA2">
        <w:t xml:space="preserve"> and [L]</w:t>
      </w:r>
      <w:r w:rsidRPr="00140EA2">
        <w:rPr>
          <w:vertAlign w:val="subscript"/>
        </w:rPr>
        <w:t>0</w:t>
      </w:r>
      <w:r w:rsidRPr="00140EA2">
        <w:t xml:space="preserve"> are the original protein and ligand concentrations:</w:t>
      </w:r>
    </w:p>
    <w:p w14:paraId="0887B4BE" w14:textId="77777777" w:rsidR="000B56DF" w:rsidRPr="00140EA2" w:rsidRDefault="000B56DF" w:rsidP="000B56DF">
      <w:pPr>
        <w:jc w:val="both"/>
      </w:pPr>
      <w:r w:rsidRPr="00140EA2">
        <w:rPr>
          <w:u w:val="single"/>
        </w:rPr>
        <w:t>Equation 1</w:t>
      </w:r>
      <w:r w:rsidRPr="00140EA2">
        <w:tab/>
      </w:r>
      <w:r w:rsidRPr="00140EA2">
        <w:rPr>
          <w:position w:val="-44"/>
        </w:rPr>
        <w:object w:dxaOrig="5920" w:dyaOrig="999" w14:anchorId="6E540C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15pt;height:49.7pt" o:ole="">
            <v:imagedata r:id="rId8" o:title=""/>
          </v:shape>
          <o:OLEObject Type="Embed" ProgID="Equation.3" ShapeID="_x0000_i1025" DrawAspect="Content" ObjectID="_1574278923" r:id="rId9"/>
        </w:object>
      </w:r>
    </w:p>
    <w:p w14:paraId="0E7556BB" w14:textId="6414F5B3" w:rsidR="008A2841" w:rsidRPr="00D3121D" w:rsidRDefault="000B56DF" w:rsidP="008A2841">
      <w:pPr>
        <w:jc w:val="both"/>
      </w:pPr>
      <w:r w:rsidRPr="00140EA2">
        <w:t xml:space="preserve">The effect of ligand binding on protein conformational stability can </w:t>
      </w:r>
      <w:r w:rsidR="0065129E">
        <w:t xml:space="preserve">also </w:t>
      </w:r>
      <w:r w:rsidRPr="00140EA2">
        <w:t>be investigated using collision-induced unfolding (CIU)</w:t>
      </w:r>
      <w:r>
        <w:t xml:space="preserve"> </w:t>
      </w:r>
      <w:r>
        <w:fldChar w:fldCharType="begin">
          <w:fldData xml:space="preserve">PEVuZE5vdGU+PENpdGU+PEF1dGhvcj5Ib3BwZXI8L0F1dGhvcj48WWVhcj4yMDA5PC9ZZWFyPjxS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</w:fldData>
        </w:fldChar>
      </w:r>
      <w:r w:rsidR="0035785B">
        <w:instrText xml:space="preserve"> ADDIN EN.CITE </w:instrText>
      </w:r>
      <w:r w:rsidR="0035785B">
        <w:fldChar w:fldCharType="begin">
          <w:fldData xml:space="preserve">PEVuZE5vdGU+PENpdGU+PEF1dGhvcj5Ib3BwZXI8L0F1dGhvcj48WWVhcj4yMDA5PC9ZZWFyPjxS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</w:fldData>
        </w:fldChar>
      </w:r>
      <w:r w:rsidR="0035785B">
        <w:instrText xml:space="preserve"> ADDIN EN.CITE.DATA </w:instrText>
      </w:r>
      <w:r w:rsidR="0035785B">
        <w:fldChar w:fldCharType="end"/>
      </w:r>
      <w:r>
        <w:fldChar w:fldCharType="separate"/>
      </w:r>
      <w:r w:rsidR="0035785B">
        <w:rPr>
          <w:noProof/>
        </w:rPr>
        <w:t>[40-42]</w:t>
      </w:r>
      <w:r>
        <w:fldChar w:fldCharType="end"/>
      </w:r>
      <w:r w:rsidRPr="00140EA2">
        <w:t xml:space="preserve">. Here, the </w:t>
      </w:r>
      <w:r w:rsidR="0065129E">
        <w:t xml:space="preserve">intact </w:t>
      </w:r>
      <w:r w:rsidRPr="00140EA2">
        <w:t xml:space="preserve">protein:ligand complex (or </w:t>
      </w:r>
      <w:r w:rsidR="0065129E">
        <w:t xml:space="preserve">the </w:t>
      </w:r>
      <w:r w:rsidRPr="00140EA2">
        <w:t xml:space="preserve">remaining unbound protein) is subjected to a gradual increase in collisional activation below that required for protein or complex dissociation, </w:t>
      </w:r>
      <w:r w:rsidR="00A160DE">
        <w:t>thereby</w:t>
      </w:r>
      <w:r w:rsidR="0065129E">
        <w:t xml:space="preserve"> induc</w:t>
      </w:r>
      <w:r w:rsidR="00A160DE">
        <w:t>ing</w:t>
      </w:r>
      <w:r w:rsidRPr="00140EA2">
        <w:t xml:space="preserve"> protein unfolding. The (partially) unfolded </w:t>
      </w:r>
      <w:r w:rsidR="00A160DE">
        <w:t xml:space="preserve">protein </w:t>
      </w:r>
      <w:r w:rsidRPr="00140EA2">
        <w:t xml:space="preserve">states at different activation energies are then analysed by IM-MS, with the resultant ‘CIU fingerprint’ being used to define </w:t>
      </w:r>
      <w:r w:rsidR="006D3C03">
        <w:t xml:space="preserve">the partially </w:t>
      </w:r>
      <w:r w:rsidR="0065129E">
        <w:t>unfold</w:t>
      </w:r>
      <w:r w:rsidR="006D3C03">
        <w:t>ed</w:t>
      </w:r>
      <w:r w:rsidR="0065129E">
        <w:t xml:space="preserve"> </w:t>
      </w:r>
      <w:r w:rsidRPr="00140EA2">
        <w:t xml:space="preserve">transition states as a function of the applied energy (see </w:t>
      </w:r>
      <w:r w:rsidRPr="00140EA2">
        <w:fldChar w:fldCharType="begin"/>
      </w:r>
      <w:r w:rsidRPr="00140EA2">
        <w:instrText xml:space="preserve"> REF _Ref493254070 \h  \* MERGEFORMAT </w:instrText>
      </w:r>
      <w:r w:rsidRPr="00140EA2">
        <w:fldChar w:fldCharType="separate"/>
      </w:r>
      <w:r w:rsidR="00E25FC7" w:rsidRPr="00254695">
        <w:t xml:space="preserve">Figure </w:t>
      </w:r>
      <w:r w:rsidR="00E25FC7">
        <w:rPr>
          <w:noProof/>
        </w:rPr>
        <w:t>1</w:t>
      </w:r>
      <w:r w:rsidRPr="00140EA2">
        <w:fldChar w:fldCharType="end"/>
      </w:r>
      <w:r w:rsidRPr="00140EA2">
        <w:t xml:space="preserve">). Software packages </w:t>
      </w:r>
      <w:r w:rsidRPr="00140EA2">
        <w:rPr>
          <w:i/>
        </w:rPr>
        <w:t xml:space="preserve">e.g. </w:t>
      </w:r>
      <w:r w:rsidRPr="00140EA2">
        <w:t>CIUSuite</w:t>
      </w:r>
      <w:r w:rsidR="00A160DE">
        <w:t>,</w:t>
      </w:r>
      <w:r w:rsidRPr="00140EA2">
        <w:t xml:space="preserve"> can assist with data interpretation </w:t>
      </w:r>
      <w:r>
        <w:fldChar w:fldCharType="begin"/>
      </w:r>
      <w:r w:rsidR="0035785B">
        <w:instrText xml:space="preserve"> ADDIN EN.CITE &lt;EndNote&gt;&lt;Cite&gt;&lt;Author&gt;Eschweiler&lt;/Author&gt;&lt;Year&gt;2015&lt;/Year&gt;&lt;RecNum&gt;40&lt;/RecNum&gt;&lt;DisplayText&gt;[43]&lt;/DisplayText&gt;&lt;record&gt;&lt;rec-number&gt;40&lt;/rec-number&gt;&lt;foreign-keys&gt;&lt;key app="EN" db-id="e9ze2v507rw90ress9cxz0zhpwwd500fattv" timestamp="1512769689"&gt;40&lt;/key&gt;&lt;/foreign-keys&gt;&lt;ref-type name="Journal Article"&gt;17&lt;/ref-type&gt;&lt;contributors&gt;&lt;authors&gt;&lt;author&gt;Eschweiler, J. D.&lt;/author&gt;&lt;author&gt;Rabuck-Gibbons, J. N.&lt;/author&gt;&lt;author&gt;Tian, Y. W.&lt;/author&gt;&lt;author&gt;Ruotolo, B. T.&lt;/author&gt;&lt;/authors&gt;&lt;/contributors&gt;&lt;auth-address&gt;Univ Michigan, Dept Chem, Ann Arbor, MI 48109 USA&lt;/auth-address&gt;&lt;titles&gt;&lt;title&gt;CIUSuite: A Quantitative Analysis Package for Collision Induced Unfolding Measurements of Gas-Phase Protein Ions&lt;/title&gt;&lt;secondary-title&gt;Analytical Chemistry&lt;/secondary-title&gt;&lt;alt-title&gt;Anal Chem&lt;/alt-title&gt;&lt;/titles&gt;&lt;alt-periodical&gt;&lt;full-title&gt;Anal Chem&lt;/full-title&gt;&lt;/alt-periodical&gt;&lt;pages&gt;11516-11522&lt;/pages&gt;&lt;volume&gt;87&lt;/volume&gt;&lt;number&gt;22&lt;/number&gt;&lt;keywords&gt;&lt;keyword&gt;mobility-mass-spectrometry&lt;/keyword&gt;&lt;keyword&gt;multiprotein complexes&lt;/keyword&gt;&lt;keyword&gt;cross-sections&lt;/keyword&gt;&lt;keyword&gt;amyloid-beta&lt;/keyword&gt;&lt;keyword&gt;conformations&lt;/keyword&gt;&lt;keyword&gt;binding&lt;/keyword&gt;&lt;/keywords&gt;&lt;dates&gt;&lt;year&gt;2015&lt;/year&gt;&lt;pub-dates&gt;&lt;date&gt;Nov 17&lt;/date&gt;&lt;/pub-dates&gt;&lt;/dates&gt;&lt;isbn&gt;0003-2700&lt;/isbn&gt;&lt;accession-num&gt;WOS:000365151000049&lt;/accession-num&gt;&lt;urls&gt;&lt;related-urls&gt;&lt;url&gt;&amp;lt;Go to ISI&amp;gt;://WOS:000365151000049&lt;/url&gt;&lt;/related-urls&gt;&lt;/urls&gt;&lt;electronic-resource-num&gt;10.1021/acs.analchem.5b03292&lt;/electronic-resource-num&gt;&lt;language&gt;English&lt;/language&gt;&lt;/record&gt;&lt;/Cite&gt;&lt;/EndNote&gt;</w:instrText>
      </w:r>
      <w:r>
        <w:fldChar w:fldCharType="separate"/>
      </w:r>
      <w:r w:rsidR="0035785B">
        <w:rPr>
          <w:noProof/>
        </w:rPr>
        <w:t>[43]</w:t>
      </w:r>
      <w:r>
        <w:fldChar w:fldCharType="end"/>
      </w:r>
      <w:r w:rsidRPr="00140EA2">
        <w:t xml:space="preserve"> and, in the case of ORIGAMI, </w:t>
      </w:r>
      <w:r w:rsidR="0065129E">
        <w:t>also</w:t>
      </w:r>
      <w:r w:rsidR="0065129E" w:rsidRPr="00140EA2">
        <w:t xml:space="preserve"> </w:t>
      </w:r>
      <w:r w:rsidRPr="00140EA2">
        <w:t xml:space="preserve">automate acquisition of CIU fingerprints </w:t>
      </w:r>
      <w:r>
        <w:fldChar w:fldCharType="begin"/>
      </w:r>
      <w:r w:rsidR="0035785B">
        <w:instrText xml:space="preserve"> ADDIN EN.CITE &lt;EndNote&gt;&lt;Cite&gt;&lt;Author&gt;Migas&lt;/Author&gt;&lt;Year&gt;2017&lt;/Year&gt;&lt;RecNum&gt;41&lt;/RecNum&gt;&lt;DisplayText&gt;[44]&lt;/DisplayText&gt;&lt;record&gt;&lt;rec-number&gt;41&lt;/rec-number&gt;&lt;foreign-keys&gt;&lt;key app="EN" db-id="e9ze2v507rw90ress9cxz0zhpwwd500fattv" timestamp="1512769689"&gt;41&lt;/key&gt;&lt;/foreign-keys&gt;&lt;ref-type name="Journal Article"&gt;17&lt;/ref-type&gt;&lt;contributors&gt;&lt;authors&gt;&lt;author&gt;Migas, L. G.&lt;/author&gt;&lt;author&gt;France, A. P.&lt;/author&gt;&lt;author&gt;Bellina, B.&lt;/author&gt;&lt;author&gt;Barran, P. E.&lt;/author&gt;&lt;/authors&gt;&lt;/contributors&gt;&lt;titles&gt;&lt;title&gt;ORIGAMI: A software suite for activated ion mobility mass spectrometry (aIM-MS) applied to multimeric protein assemblies&lt;/title&gt;&lt;secondary-title&gt;International Journal of Mass Spectrometry&lt;/secondary-title&gt;&lt;/titles&gt;&lt;periodical&gt;&lt;full-title&gt;International Journal of Mass Spectrometry&lt;/full-title&gt;&lt;abbr-1&gt;Int J Mass Spectrom&lt;/abbr-1&gt;&lt;/periodical&gt;&lt;volume&gt;In press&lt;/volume&gt;&lt;dates&gt;&lt;year&gt;2017&lt;/year&gt;&lt;/dates&gt;&lt;urls&gt;&lt;/urls&gt;&lt;/record&gt;&lt;/Cite&gt;&lt;/EndNote&gt;</w:instrText>
      </w:r>
      <w:r>
        <w:fldChar w:fldCharType="separate"/>
      </w:r>
      <w:r w:rsidR="0035785B">
        <w:rPr>
          <w:noProof/>
        </w:rPr>
        <w:t>[44]</w:t>
      </w:r>
      <w:r>
        <w:fldChar w:fldCharType="end"/>
      </w:r>
      <w:r w:rsidRPr="00140EA2">
        <w:t xml:space="preserve">. </w:t>
      </w:r>
    </w:p>
    <w:p w14:paraId="468D0712" w14:textId="77777777" w:rsidR="008A2841" w:rsidRPr="00140EA2" w:rsidRDefault="008A2841" w:rsidP="008A2841">
      <w:pPr>
        <w:keepNext/>
      </w:pPr>
      <w:r w:rsidRPr="00140EA2">
        <w:rPr>
          <w:noProof/>
          <w:lang w:eastAsia="en-GB"/>
        </w:rPr>
        <w:lastRenderedPageBreak/>
        <w:drawing>
          <wp:inline distT="0" distB="0" distL="0" distR="0" wp14:anchorId="78FEC676" wp14:editId="61109307">
            <wp:extent cx="5731510" cy="3439697"/>
            <wp:effectExtent l="0" t="0" r="2540" b="8890"/>
            <wp:docPr id="1" name="Picture 1" descr="C:\Users\vondera\Desktop\currentopinion\figure1_m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ondera\Desktop\currentopinion\figure1_mod.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439697"/>
                    </a:xfrm>
                    <a:prstGeom prst="rect">
                      <a:avLst/>
                    </a:prstGeom>
                    <a:noFill/>
                    <a:ln>
                      <a:noFill/>
                    </a:ln>
                  </pic:spPr>
                </pic:pic>
              </a:graphicData>
            </a:graphic>
          </wp:inline>
        </w:drawing>
      </w:r>
    </w:p>
    <w:p w14:paraId="2B550DCA" w14:textId="77777777" w:rsidR="008A2841" w:rsidRPr="00D3121D" w:rsidRDefault="008A2841" w:rsidP="008A2841">
      <w:pPr>
        <w:pStyle w:val="Caption"/>
        <w:jc w:val="both"/>
        <w:rPr>
          <w:b w:val="0"/>
          <w:i/>
          <w:color w:val="auto"/>
          <w:sz w:val="22"/>
        </w:rPr>
      </w:pPr>
      <w:r w:rsidRPr="00D3121D">
        <w:rPr>
          <w:i/>
          <w:color w:val="auto"/>
          <w:sz w:val="22"/>
        </w:rPr>
        <w:t xml:space="preserve">Figure </w:t>
      </w:r>
      <w:r w:rsidRPr="00D3121D">
        <w:rPr>
          <w:i/>
          <w:color w:val="auto"/>
          <w:sz w:val="22"/>
        </w:rPr>
        <w:fldChar w:fldCharType="begin"/>
      </w:r>
      <w:r w:rsidRPr="00D3121D">
        <w:rPr>
          <w:i/>
          <w:color w:val="auto"/>
          <w:sz w:val="22"/>
        </w:rPr>
        <w:instrText xml:space="preserve"> SEQ Figure \* ARABIC </w:instrText>
      </w:r>
      <w:r w:rsidRPr="00D3121D">
        <w:rPr>
          <w:i/>
          <w:color w:val="auto"/>
          <w:sz w:val="22"/>
        </w:rPr>
        <w:fldChar w:fldCharType="separate"/>
      </w:r>
      <w:r w:rsidRPr="00D3121D">
        <w:rPr>
          <w:i/>
          <w:noProof/>
          <w:color w:val="auto"/>
          <w:sz w:val="22"/>
        </w:rPr>
        <w:t>1</w:t>
      </w:r>
      <w:r w:rsidRPr="00D3121D">
        <w:rPr>
          <w:i/>
          <w:color w:val="auto"/>
          <w:sz w:val="22"/>
        </w:rPr>
        <w:fldChar w:fldCharType="end"/>
      </w:r>
      <w:r w:rsidRPr="00D3121D">
        <w:rPr>
          <w:i/>
          <w:color w:val="auto"/>
          <w:sz w:val="22"/>
        </w:rPr>
        <w:t>: Native IM-MS can yield information regarding the effect of ligand binding on protein conformation and stability</w:t>
      </w:r>
      <w:r w:rsidRPr="00D3121D">
        <w:rPr>
          <w:b w:val="0"/>
          <w:i/>
          <w:color w:val="auto"/>
          <w:sz w:val="22"/>
        </w:rPr>
        <w:t>. Ion mobility is used to resolve possible conformational changes. Acquiring arrival time distributions (ATDs) at different collision energies results in a CIU fingerprint and allows information to be obtained about ligand binding strength as well as conformational stability of the bound or unbound protein. Acquisition of mass spectra at different small molecule or ligand concentrations can be used to determine the strength of interaction by calculation of a dissociation constant K</w:t>
      </w:r>
      <w:r w:rsidRPr="00D3121D">
        <w:rPr>
          <w:b w:val="0"/>
          <w:i/>
          <w:color w:val="auto"/>
          <w:sz w:val="22"/>
          <w:vertAlign w:val="subscript"/>
        </w:rPr>
        <w:t>D</w:t>
      </w:r>
      <w:r w:rsidRPr="00D3121D">
        <w:rPr>
          <w:b w:val="0"/>
          <w:i/>
          <w:color w:val="auto"/>
          <w:sz w:val="22"/>
        </w:rPr>
        <w:t>.</w:t>
      </w:r>
    </w:p>
    <w:p w14:paraId="316BC51A" w14:textId="77777777" w:rsidR="008A2841" w:rsidRPr="00140EA2" w:rsidRDefault="008A2841" w:rsidP="000B56DF">
      <w:pPr>
        <w:jc w:val="both"/>
      </w:pPr>
    </w:p>
    <w:p w14:paraId="44FBE570" w14:textId="55604BA2" w:rsidR="000B56DF" w:rsidRPr="00140EA2" w:rsidRDefault="000B56DF" w:rsidP="000B56DF">
      <w:pPr>
        <w:jc w:val="both"/>
      </w:pPr>
      <w:r w:rsidRPr="00140EA2">
        <w:t>As exemplars of the utility of IM-MS for structural characterisation of protein-ligand interactions, we will focus on three major classes of protein</w:t>
      </w:r>
      <w:r w:rsidR="0065129E">
        <w:t xml:space="preserve"> for which IM-MS has revealed important information</w:t>
      </w:r>
      <w:r w:rsidRPr="00140EA2">
        <w:t>: amyloid, intrinsically disordered proteins (IDPs) and protein kinases.</w:t>
      </w:r>
    </w:p>
    <w:p w14:paraId="0E9DD64D" w14:textId="77777777" w:rsidR="000B56DF" w:rsidRPr="00140EA2" w:rsidRDefault="000B56DF" w:rsidP="008559CC">
      <w:pPr>
        <w:spacing w:after="120"/>
        <w:jc w:val="both"/>
        <w:outlineLvl w:val="0"/>
        <w:rPr>
          <w:rFonts w:cs="MTSY"/>
          <w:b/>
          <w:u w:val="single"/>
        </w:rPr>
      </w:pPr>
      <w:r w:rsidRPr="00140EA2">
        <w:rPr>
          <w:rFonts w:cs="MTSY"/>
          <w:b/>
          <w:u w:val="single"/>
        </w:rPr>
        <w:t xml:space="preserve">Amyloid </w:t>
      </w:r>
    </w:p>
    <w:p w14:paraId="38524DD6" w14:textId="473CB7D4" w:rsidR="00FA2BF1" w:rsidRDefault="000B56DF" w:rsidP="00FA2BF1">
      <w:pPr>
        <w:spacing w:after="120"/>
        <w:jc w:val="both"/>
      </w:pPr>
      <w:r w:rsidRPr="00140EA2">
        <w:t xml:space="preserve">Protein aggregation and the formation of amyloid fibrils is </w:t>
      </w:r>
      <w:r w:rsidR="00691893">
        <w:t xml:space="preserve">thought to be </w:t>
      </w:r>
      <w:r w:rsidRPr="00140EA2">
        <w:t xml:space="preserve">a causative factor in over 50 human diseases including Alzheimer’s </w:t>
      </w:r>
      <w:r w:rsidR="00F75B19">
        <w:t xml:space="preserve">disease </w:t>
      </w:r>
      <w:r>
        <w:fldChar w:fldCharType="begin"/>
      </w:r>
      <w:r w:rsidR="0035785B">
        <w:instrText xml:space="preserve"> ADDIN EN.CITE &lt;EndNote&gt;&lt;Cite&gt;&lt;Author&gt;Kirkitadze&lt;/Author&gt;&lt;Year&gt;2002&lt;/Year&gt;&lt;RecNum&gt;42&lt;/RecNum&gt;&lt;DisplayText&gt;[45]&lt;/DisplayText&gt;&lt;record&gt;&lt;rec-number&gt;42&lt;/rec-number&gt;&lt;foreign-keys&gt;&lt;key app="EN" db-id="e9ze2v507rw90ress9cxz0zhpwwd500fattv" timestamp="1512769689"&gt;42&lt;/key&gt;&lt;/foreign-keys&gt;&lt;ref-type name="Journal Article"&gt;17&lt;/ref-type&gt;&lt;contributors&gt;&lt;authors&gt;&lt;author&gt;Kirkitadze, M. D.&lt;/author&gt;&lt;author&gt;Bitan, G.&lt;/author&gt;&lt;author&gt;Teplow, D. B.&lt;/author&gt;&lt;/authors&gt;&lt;/contributors&gt;&lt;auth-address&gt;Department of Neurology, Harvard Medical School, Boston, Massachusetts, USA.&lt;/auth-address&gt;&lt;titles&gt;&lt;title&gt;Paradigm shifts in Alzheimer&amp;apos;s disease and other neurodegenerative disorders: the emerging role of oligomeric assemblies&lt;/title&gt;&lt;secondary-title&gt;J Neurosci Res&lt;/secondary-title&gt;&lt;/titles&gt;&lt;periodical&gt;&lt;full-title&gt;J Neurosci Res&lt;/full-title&gt;&lt;/periodical&gt;&lt;pages&gt;567-77&lt;/pages&gt;&lt;volume&gt;69&lt;/volume&gt;&lt;number&gt;5&lt;/number&gt;&lt;keywords&gt;&lt;keyword&gt;Alzheimer Disease/*metabolism&lt;/keyword&gt;&lt;keyword&gt;Amyloid beta-Peptides/chemistry/*metabolism&lt;/keyword&gt;&lt;keyword&gt;Animals&lt;/keyword&gt;&lt;keyword&gt;Humans&lt;/keyword&gt;&lt;keyword&gt;Mice&lt;/keyword&gt;&lt;keyword&gt;Mice, Transgenic&lt;/keyword&gt;&lt;keyword&gt;Models, Neurological&lt;/keyword&gt;&lt;keyword&gt;Neurodegenerative Diseases/*metabolism&lt;/keyword&gt;&lt;keyword&gt;Protein Folding&lt;/keyword&gt;&lt;keyword&gt;Protein Processing, Post-Translational&lt;/keyword&gt;&lt;/keywords&gt;&lt;dates&gt;&lt;year&gt;2002&lt;/year&gt;&lt;pub-dates&gt;&lt;date&gt;Sep 01&lt;/date&gt;&lt;/pub-dates&gt;&lt;/dates&gt;&lt;isbn&gt;0360-4012 (Print)&amp;#xD;0360-4012 (Linking)&lt;/isbn&gt;&lt;accession-num&gt;12210822&lt;/accession-num&gt;&lt;urls&gt;&lt;related-urls&gt;&lt;url&gt;https://www.ncbi.nlm.nih.gov/pubmed/12210822&lt;/url&gt;&lt;/related-urls&gt;&lt;/urls&gt;&lt;electronic-resource-num&gt;10.1002/jnr.10328&lt;/electronic-resource-num&gt;&lt;/record&gt;&lt;/Cite&gt;&lt;/EndNote&gt;</w:instrText>
      </w:r>
      <w:r>
        <w:fldChar w:fldCharType="separate"/>
      </w:r>
      <w:r w:rsidR="0035785B">
        <w:rPr>
          <w:noProof/>
        </w:rPr>
        <w:t>[45]</w:t>
      </w:r>
      <w:r>
        <w:fldChar w:fldCharType="end"/>
      </w:r>
      <w:r w:rsidRPr="00140EA2">
        <w:t xml:space="preserve">, Parkinson’s </w:t>
      </w:r>
      <w:r w:rsidR="00F75B19">
        <w:t xml:space="preserve">disease </w:t>
      </w:r>
      <w:r>
        <w:fldChar w:fldCharType="begin">
          <w:fldData xml:space="preserve">PEVuZE5vdGU+PENpdGU+PEF1dGhvcj5Db253YXk8L0F1dGhvcj48WWVhcj4yMDAwPC9ZZWFyPjxS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</w:fldData>
        </w:fldChar>
      </w:r>
      <w:r w:rsidR="0035785B">
        <w:instrText xml:space="preserve"> ADDIN EN.CITE </w:instrText>
      </w:r>
      <w:r w:rsidR="0035785B">
        <w:fldChar w:fldCharType="begin">
          <w:fldData xml:space="preserve">PEVuZE5vdGU+PENpdGU+PEF1dGhvcj5Db253YXk8L0F1dGhvcj48WWVhcj4yMDAwPC9ZZWFyPjxS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</w:fldData>
        </w:fldChar>
      </w:r>
      <w:r w:rsidR="0035785B">
        <w:instrText xml:space="preserve"> ADDIN EN.CITE.DATA </w:instrText>
      </w:r>
      <w:r w:rsidR="0035785B">
        <w:fldChar w:fldCharType="end"/>
      </w:r>
      <w:r>
        <w:fldChar w:fldCharType="separate"/>
      </w:r>
      <w:r w:rsidR="0035785B">
        <w:rPr>
          <w:noProof/>
        </w:rPr>
        <w:t>[46]</w:t>
      </w:r>
      <w:r>
        <w:fldChar w:fldCharType="end"/>
      </w:r>
      <w:r w:rsidRPr="00140EA2">
        <w:t>, type II diabetes</w:t>
      </w:r>
      <w:r>
        <w:t xml:space="preserve"> </w:t>
      </w:r>
      <w:r>
        <w:fldChar w:fldCharType="begin">
          <w:fldData xml:space="preserve">PEVuZE5vdGU+PENpdGU+PEF1dGhvcj5NZWllcjwvQXV0aG9yPjxZZWFyPjIwMDY8L1llYXI+PFJl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</w:fldData>
        </w:fldChar>
      </w:r>
      <w:r w:rsidR="0035785B">
        <w:instrText xml:space="preserve"> ADDIN EN.CITE </w:instrText>
      </w:r>
      <w:r w:rsidR="0035785B">
        <w:fldChar w:fldCharType="begin">
          <w:fldData xml:space="preserve">PEVuZE5vdGU+PENpdGU+PEF1dGhvcj5NZWllcjwvQXV0aG9yPjxZZWFyPjIwMDY8L1llYXI+PFJl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</w:fldData>
        </w:fldChar>
      </w:r>
      <w:r w:rsidR="0035785B">
        <w:instrText xml:space="preserve"> ADDIN EN.CITE.DATA </w:instrText>
      </w:r>
      <w:r w:rsidR="0035785B">
        <w:fldChar w:fldCharType="end"/>
      </w:r>
      <w:r>
        <w:fldChar w:fldCharType="separate"/>
      </w:r>
      <w:r w:rsidR="0035785B">
        <w:rPr>
          <w:noProof/>
        </w:rPr>
        <w:t>[47]</w:t>
      </w:r>
      <w:r>
        <w:fldChar w:fldCharType="end"/>
      </w:r>
      <w:r w:rsidRPr="00140EA2">
        <w:t xml:space="preserve">, cardiovascular disease, and some forms of cancer </w:t>
      </w:r>
      <w:r>
        <w:fldChar w:fldCharType="begin">
          <w:fldData xml:space="preserve">PEVuZE5vdGU+PENpdGU+PEF1dGhvcj5FaXNlbmJlcmc8L0F1dGhvcj48WWVhcj4yMDE3PC9ZZWFy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==
</w:fldData>
        </w:fldChar>
      </w:r>
      <w:r w:rsidR="0035785B">
        <w:instrText xml:space="preserve"> ADDIN EN.CITE </w:instrText>
      </w:r>
      <w:r w:rsidR="0035785B">
        <w:fldChar w:fldCharType="begin">
          <w:fldData xml:space="preserve">PEVuZE5vdGU+PENpdGU+PEF1dGhvcj5FaXNlbmJlcmc8L0F1dGhvcj48WWVhcj4yMDE3PC9ZZWFy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==
</w:fldData>
        </w:fldChar>
      </w:r>
      <w:r w:rsidR="0035785B">
        <w:instrText xml:space="preserve"> ADDIN EN.CITE.DATA </w:instrText>
      </w:r>
      <w:r w:rsidR="0035785B">
        <w:fldChar w:fldCharType="end"/>
      </w:r>
      <w:r>
        <w:fldChar w:fldCharType="separate"/>
      </w:r>
      <w:r w:rsidR="0035785B">
        <w:rPr>
          <w:noProof/>
        </w:rPr>
        <w:t>[48]</w:t>
      </w:r>
      <w:r>
        <w:fldChar w:fldCharType="end"/>
      </w:r>
      <w:r w:rsidRPr="00140EA2">
        <w:t xml:space="preserve">. IM-MS has been used to provide important insights into </w:t>
      </w:r>
      <w:r w:rsidR="0065129E">
        <w:t xml:space="preserve">the </w:t>
      </w:r>
      <w:r w:rsidRPr="00140EA2">
        <w:t xml:space="preserve">self-assembly mechanisms of several </w:t>
      </w:r>
      <w:r w:rsidR="0065129E">
        <w:t xml:space="preserve">distinct </w:t>
      </w:r>
      <w:r w:rsidRPr="00140EA2">
        <w:t xml:space="preserve">amyloidogenic proteins, including </w:t>
      </w:r>
      <w:r w:rsidRPr="001D3B85">
        <w:rPr>
          <w:rFonts w:ascii="Symbol" w:hAnsi="Symbol"/>
        </w:rPr>
        <w:t></w:t>
      </w:r>
      <w:r w:rsidRPr="00140EA2">
        <w:t>2-microglobulin, A</w:t>
      </w:r>
      <w:r w:rsidRPr="001D3B85">
        <w:rPr>
          <w:rFonts w:ascii="Symbol" w:hAnsi="Symbol"/>
        </w:rPr>
        <w:t></w:t>
      </w:r>
      <w:r w:rsidRPr="001D3B85">
        <w:t>4</w:t>
      </w:r>
      <w:r w:rsidRPr="00140EA2">
        <w:t>0/A</w:t>
      </w:r>
      <w:r w:rsidRPr="001D3B85">
        <w:rPr>
          <w:rFonts w:ascii="Symbol" w:hAnsi="Symbol"/>
        </w:rPr>
        <w:t></w:t>
      </w:r>
      <w:r>
        <w:t>4</w:t>
      </w:r>
      <w:r w:rsidRPr="00140EA2">
        <w:t>2</w:t>
      </w:r>
      <w:r>
        <w:t xml:space="preserve"> </w:t>
      </w:r>
      <w:r w:rsidRPr="00140EA2">
        <w:t xml:space="preserve">and </w:t>
      </w:r>
      <w:r w:rsidRPr="001D3B85">
        <w:rPr>
          <w:rFonts w:ascii="Symbol" w:hAnsi="Symbol"/>
        </w:rPr>
        <w:t></w:t>
      </w:r>
      <w:r w:rsidRPr="00140EA2">
        <w:t xml:space="preserve">-synuclein </w:t>
      </w:r>
      <w:bookmarkStart w:id="0" w:name="_Ref495573050"/>
      <w:r>
        <w:fldChar w:fldCharType="begin">
          <w:fldData xml:space="preserve">PEVuZE5vdGU+PENpdGU+PEF1dGhvcj5Ib2ZmbWFubjwvQXV0aG9yPjxZZWFyPjIwMTc8L1llYXI+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</w:fldData>
        </w:fldChar>
      </w:r>
      <w:r w:rsidR="0035785B">
        <w:instrText xml:space="preserve"> ADDIN EN.CITE </w:instrText>
      </w:r>
      <w:r w:rsidR="0035785B">
        <w:fldChar w:fldCharType="begin">
          <w:fldData xml:space="preserve">PEVuZE5vdGU+PENpdGU+PEF1dGhvcj5Ib2ZmbWFubjwvQXV0aG9yPjxZZWFyPjIwMTc8L1llYXI+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</w:fldData>
        </w:fldChar>
      </w:r>
      <w:r w:rsidR="0035785B">
        <w:instrText xml:space="preserve"> ADDIN EN.CITE.DATA </w:instrText>
      </w:r>
      <w:r w:rsidR="0035785B">
        <w:fldChar w:fldCharType="end"/>
      </w:r>
      <w:r>
        <w:fldChar w:fldCharType="separate"/>
      </w:r>
      <w:r w:rsidR="0035785B">
        <w:rPr>
          <w:noProof/>
        </w:rPr>
        <w:t>[49,50]</w:t>
      </w:r>
      <w:r>
        <w:fldChar w:fldCharType="end"/>
      </w:r>
      <w:bookmarkEnd w:id="0"/>
      <w:r w:rsidR="00F75B19">
        <w:t xml:space="preserve">, </w:t>
      </w:r>
      <w:r w:rsidRPr="00140EA2">
        <w:t xml:space="preserve"> </w:t>
      </w:r>
      <w:r w:rsidR="00F75B19">
        <w:t>helping to understand</w:t>
      </w:r>
      <w:r w:rsidRPr="00140EA2">
        <w:t xml:space="preserve"> the assembly and architecture of fibrils and </w:t>
      </w:r>
      <w:r w:rsidR="00A62FC9">
        <w:t>associated</w:t>
      </w:r>
      <w:r w:rsidR="0065129E" w:rsidRPr="00140EA2">
        <w:t xml:space="preserve"> </w:t>
      </w:r>
      <w:r w:rsidRPr="00140EA2">
        <w:t xml:space="preserve">intermediates, and the effect of small molecules on these </w:t>
      </w:r>
      <w:r w:rsidR="0065129E">
        <w:t xml:space="preserve">dynamic </w:t>
      </w:r>
      <w:r w:rsidRPr="00140EA2">
        <w:t>processes (Figure 2)</w:t>
      </w:r>
      <w:r>
        <w:t xml:space="preserve"> </w:t>
      </w:r>
      <w:r>
        <w:fldChar w:fldCharType="begin">
          <w:fldData xml:space="preserve">PEVuZE5vdGU+PENpdGU+PEF1dGhvcj5CZXJuc3RlaW48L0F1dGhvcj48WWVhcj4yMDA5PC9ZZWFy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</w:fldData>
        </w:fldChar>
      </w:r>
      <w:r w:rsidR="0035785B">
        <w:instrText xml:space="preserve"> ADDIN EN.CITE </w:instrText>
      </w:r>
      <w:r w:rsidR="0035785B">
        <w:fldChar w:fldCharType="begin">
          <w:fldData xml:space="preserve">PEVuZE5vdGU+PENpdGU+PEF1dGhvcj5CZXJuc3RlaW48L0F1dGhvcj48WWVhcj4yMDA5PC9ZZWFy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</w:fldData>
        </w:fldChar>
      </w:r>
      <w:r w:rsidR="0035785B">
        <w:instrText xml:space="preserve"> ADDIN EN.CITE.DATA </w:instrText>
      </w:r>
      <w:r w:rsidR="0035785B">
        <w:fldChar w:fldCharType="end"/>
      </w:r>
      <w:r>
        <w:fldChar w:fldCharType="separate"/>
      </w:r>
      <w:r w:rsidR="0035785B">
        <w:rPr>
          <w:noProof/>
        </w:rPr>
        <w:t>[51-55]</w:t>
      </w:r>
      <w:r>
        <w:fldChar w:fldCharType="end"/>
      </w:r>
      <w:r w:rsidRPr="00140EA2">
        <w:t>.</w:t>
      </w:r>
      <w:bookmarkStart w:id="1" w:name="_Ref488675641"/>
      <w:r w:rsidRPr="00140EA2">
        <w:rPr>
          <w:rStyle w:val="EndnoteReference"/>
        </w:rPr>
        <w:t xml:space="preserve"> </w:t>
      </w:r>
      <w:bookmarkEnd w:id="1"/>
      <w:r w:rsidR="00FA2BF1">
        <w:t xml:space="preserve">More recent work by Pagel and colleagues used a combination of infrared spectroscopy with IM-MS to directly analyse the secondary structure of individual amyloid intermediates, elegantly demonstrating that small fibril-forming 6-mer peptides </w:t>
      </w:r>
      <w:r w:rsidR="006D3C03">
        <w:t>yield</w:t>
      </w:r>
      <w:r w:rsidR="00FA2BF1">
        <w:t xml:space="preserve"> oligomers comprising </w:t>
      </w:r>
      <w:r w:rsidR="00F75B19">
        <w:t xml:space="preserve">an </w:t>
      </w:r>
      <w:r w:rsidR="00FA2BF1">
        <w:t xml:space="preserve">extensive </w:t>
      </w:r>
      <w:r w:rsidR="00FA2BF1">
        <w:rPr>
          <w:rFonts w:ascii="Arial" w:hAnsi="Arial" w:cs="Arial"/>
          <w:color w:val="000000"/>
          <w:sz w:val="20"/>
          <w:szCs w:val="20"/>
          <w:shd w:val="clear" w:color="auto" w:fill="FFFFFF"/>
        </w:rPr>
        <w:t>β</w:t>
      </w:r>
      <w:r w:rsidR="008A2841">
        <w:t>-</w:t>
      </w:r>
      <w:r w:rsidR="00FA2BF1">
        <w:t>sheet</w:t>
      </w:r>
      <w:r w:rsidR="00F75B19">
        <w:t xml:space="preserve"> architecture</w:t>
      </w:r>
      <w:r w:rsidR="00FA2BF1">
        <w:t xml:space="preserve">. </w:t>
      </w:r>
      <w:r w:rsidR="0056599E">
        <w:fldChar w:fldCharType="begin"/>
      </w:r>
      <w:r w:rsidR="0035785B">
        <w:instrText xml:space="preserve"> ADDIN EN.CITE &lt;EndNote&gt;&lt;Cite&gt;&lt;Author&gt;Seo&lt;/Author&gt;&lt;Year&gt;2017&lt;/Year&gt;&lt;RecNum&gt;102&lt;/RecNum&gt;&lt;DisplayText&gt;[56]&lt;/DisplayText&gt;&lt;record&gt;&lt;rec-number&gt;102&lt;/rec-number&gt;&lt;foreign-keys&gt;&lt;key app="EN" db-id="e9ze2v507rw90ress9cxz0zhpwwd500fattv" timestamp="1512770128"&gt;102&lt;/key&gt;&lt;/foreign-keys&gt;&lt;ref-type name="Journal Article"&gt;17&lt;/ref-type&gt;&lt;contributors&gt;&lt;authors&gt;&lt;author&gt;Seo, J.&lt;/author&gt;&lt;author&gt;Hoffmann, W.&lt;/author&gt;&lt;author&gt;Warnke, S.&lt;/author&gt;&lt;author&gt;Huang, X.&lt;/author&gt;&lt;author&gt;Gewinner, S.&lt;/author&gt;&lt;author&gt;Schollkopf, W.&lt;/author&gt;&lt;author&gt;Bowers, M. T.&lt;/author&gt;&lt;author&gt;von Helden, G.&lt;/author&gt;&lt;author&gt;Pagel, K.&lt;/author&gt;&lt;/authors&gt;&lt;/contributors&gt;&lt;auth-address&gt;Fritz-Haber-Institut der Max-Planck-Gesellschaft, Faradayweg 4-6, Berlin 14195, Germany.&amp;#xD;Institute of Chemistry and Biochemistry, Freie Universitat Berlin, Takustrasse 3, Berlin 14195, Germany.&amp;#xD;Department of Chemistry and Biochemistry, University of California Santa Barbara, Santa Barbara, California 93106, USA.&lt;/auth-address&gt;&lt;titles&gt;&lt;title&gt;An infrared spectroscopy approach to follow beta-sheet formation in peptide amyloid assemblies&lt;/title&gt;&lt;secondary-title&gt;Nat Chem&lt;/secondary-title&gt;&lt;/titles&gt;&lt;periodical&gt;&lt;full-title&gt;Nat Chem&lt;/full-title&gt;&lt;/periodical&gt;&lt;pages&gt;39-44&lt;/pages&gt;&lt;volume&gt;9&lt;/volume&gt;&lt;number&gt;1&lt;/number&gt;&lt;edition&gt;2016/12/21&lt;/edition&gt;&lt;keywords&gt;&lt;keyword&gt;Amino Acid Sequence&lt;/keyword&gt;&lt;keyword&gt;Amyloid beta-Peptides/*chemistry/ultrastructure&lt;/keyword&gt;&lt;keyword&gt;Mass Spectrometry&lt;/keyword&gt;&lt;keyword&gt;Microscopy, Electron, Transmission&lt;/keyword&gt;&lt;keyword&gt;Oligopeptides/*chemistry&lt;/keyword&gt;&lt;keyword&gt;Protein Conformation, beta-Strand&lt;/keyword&gt;&lt;keyword&gt;Protein Folding&lt;/keyword&gt;&lt;keyword&gt;Spectrophotometry, Infrared/*methods&lt;/keyword&gt;&lt;/keywords&gt;&lt;dates&gt;&lt;year&gt;2017&lt;/year&gt;&lt;pub-dates&gt;&lt;date&gt;Jan&lt;/date&gt;&lt;/pub-dates&gt;&lt;/dates&gt;&lt;isbn&gt;1755-4349 (Electronic)&amp;#xD;1755-4330 (Linking)&lt;/isbn&gt;&lt;accession-num&gt;27995915&lt;/accession-num&gt;&lt;urls&gt;&lt;related-urls&gt;&lt;url&gt;https://www.ncbi.nlm.nih.gov/pubmed/27995915&lt;/url&gt;&lt;/related-urls&gt;&lt;/urls&gt;&lt;electronic-resource-num&gt;10.1038/nchem.2615&lt;/electronic-resource-num&gt;&lt;/record&gt;&lt;/Cite&gt;&lt;/EndNote&gt;</w:instrText>
      </w:r>
      <w:r w:rsidR="0056599E">
        <w:fldChar w:fldCharType="separate"/>
      </w:r>
      <w:r w:rsidR="0035785B">
        <w:rPr>
          <w:noProof/>
        </w:rPr>
        <w:t>[56]</w:t>
      </w:r>
      <w:r w:rsidR="0056599E">
        <w:fldChar w:fldCharType="end"/>
      </w:r>
      <w:r w:rsidR="00FA2BF1">
        <w:t xml:space="preserve"> </w:t>
      </w:r>
    </w:p>
    <w:p w14:paraId="0AE5D4E1" w14:textId="4325E268" w:rsidR="00FA2BF1" w:rsidRPr="00D3121D" w:rsidRDefault="000B56DF" w:rsidP="008559CC">
      <w:pPr>
        <w:spacing w:after="120"/>
        <w:jc w:val="both"/>
        <w:rPr>
          <w:rFonts w:ascii="Arial" w:hAnsi="Arial" w:cs="Arial"/>
          <w:color w:val="000000"/>
          <w:sz w:val="20"/>
          <w:szCs w:val="20"/>
          <w:shd w:val="clear" w:color="auto" w:fill="FFFFFF"/>
        </w:rPr>
      </w:pPr>
      <w:r w:rsidRPr="00140EA2">
        <w:t xml:space="preserve">In contrast to other structural techniques, IM-MS can characterise </w:t>
      </w:r>
      <w:r w:rsidR="00A160DE">
        <w:t xml:space="preserve">the </w:t>
      </w:r>
      <w:r w:rsidRPr="00140EA2">
        <w:t xml:space="preserve">multiple individual soluble aggregate forms present during the transition from monomers to insoluble fibrils, as opposed to an ‘average’ of properties </w:t>
      </w:r>
      <w:r w:rsidR="0065129E">
        <w:t>forming</w:t>
      </w:r>
      <w:r w:rsidR="0065129E" w:rsidRPr="00140EA2">
        <w:t xml:space="preserve"> </w:t>
      </w:r>
      <w:r w:rsidRPr="00140EA2">
        <w:t>an oligomer ensemble</w:t>
      </w:r>
      <w:r w:rsidR="00487985">
        <w:t xml:space="preserve"> (Figure 2)</w:t>
      </w:r>
      <w:r w:rsidRPr="00140EA2">
        <w:t xml:space="preserve">. One of the </w:t>
      </w:r>
      <w:r w:rsidR="008A2841">
        <w:t>first</w:t>
      </w:r>
      <w:r w:rsidR="008A2841" w:rsidRPr="00140EA2">
        <w:t xml:space="preserve"> </w:t>
      </w:r>
      <w:r w:rsidRPr="00140EA2">
        <w:t xml:space="preserve">studies </w:t>
      </w:r>
      <w:r w:rsidRPr="00140EA2">
        <w:lastRenderedPageBreak/>
        <w:t xml:space="preserve">demonstrating </w:t>
      </w:r>
      <w:r w:rsidR="00691893">
        <w:t xml:space="preserve">the </w:t>
      </w:r>
      <w:r w:rsidRPr="00140EA2">
        <w:t xml:space="preserve">applicability of IM-MS to amyloidosis was </w:t>
      </w:r>
      <w:r w:rsidR="0065129E">
        <w:t>an analysis of</w:t>
      </w:r>
      <w:r w:rsidRPr="00140EA2">
        <w:t xml:space="preserve"> early aggregation states of A</w:t>
      </w:r>
      <w:r w:rsidRPr="001E2B2A">
        <w:rPr>
          <w:rFonts w:ascii="Symbol" w:hAnsi="Symbol"/>
        </w:rPr>
        <w:t></w:t>
      </w:r>
      <w:r>
        <w:t>42</w:t>
      </w:r>
      <w:r w:rsidRPr="00140EA2">
        <w:t xml:space="preserve">, a putative neurotoxic species in Alzheimer’s disease </w:t>
      </w:r>
      <w:r>
        <w:fldChar w:fldCharType="begin"/>
      </w:r>
      <w:r w:rsidR="0035785B">
        <w:instrText xml:space="preserve"> ADDIN EN.CITE &lt;EndNote&gt;&lt;Cite&gt;&lt;Author&gt;Bernstein&lt;/Author&gt;&lt;Year&gt;2005&lt;/Year&gt;&lt;RecNum&gt;53&lt;/RecNum&gt;&lt;DisplayText&gt;[57]&lt;/DisplayText&gt;&lt;record&gt;&lt;rec-number&gt;53&lt;/rec-number&gt;&lt;foreign-keys&gt;&lt;key app="EN" db-id="e9ze2v507rw90ress9cxz0zhpwwd500fattv" timestamp="1512769689"&gt;53&lt;/key&gt;&lt;/foreign-keys&gt;&lt;ref-type name="Journal Article"&gt;17&lt;/ref-type&gt;&lt;contributors&gt;&lt;authors&gt;&lt;author&gt;Bernstein, S. L.&lt;/author&gt;&lt;author&gt;Wyttenbach, T.&lt;/author&gt;&lt;author&gt;Baumketner, A.&lt;/author&gt;&lt;author&gt;Shea, J. E.&lt;/author&gt;&lt;author&gt;Bitan, G.&lt;/author&gt;&lt;author&gt;Teplow, D. B.&lt;/author&gt;&lt;author&gt;Bowers, M. T.&lt;/author&gt;&lt;/authors&gt;&lt;/contributors&gt;&lt;auth-address&gt;Department of Chemistry and Biochemistry, University of California, Santa Barbara, California 93106-9501, USA.&lt;/auth-address&gt;&lt;titles&gt;&lt;title&gt;Amyloid beta-protein: monomer structure and early aggregation states of Abeta42 and its Pro19 alloform&lt;/title&gt;&lt;secondary-title&gt;J Am Chem Soc&lt;/secondary-title&gt;&lt;/titles&gt;&lt;periodical&gt;&lt;full-title&gt;J Am Chem Soc&lt;/full-title&gt;&lt;/periodical&gt;&lt;pages&gt;2075-84&lt;/pages&gt;&lt;volume&gt;127&lt;/volume&gt;&lt;number&gt;7&lt;/number&gt;&lt;keywords&gt;&lt;keyword&gt;Amino Acid Sequence&lt;/keyword&gt;&lt;keyword&gt;Amyloid beta-Peptides/*chemistry&lt;/keyword&gt;&lt;keyword&gt;Models, Molecular&lt;/keyword&gt;&lt;keyword&gt;Molecular Sequence Data&lt;/keyword&gt;&lt;keyword&gt;Peptide Fragments/*chemistry&lt;/keyword&gt;&lt;keyword&gt;Proline/*chemistry&lt;/keyword&gt;&lt;keyword&gt;Spectrometry, Mass, Electrospray Ionization&lt;/keyword&gt;&lt;keyword&gt;Temperature&lt;/keyword&gt;&lt;keyword&gt;Water/chemistry&lt;/keyword&gt;&lt;/keywords&gt;&lt;dates&gt;&lt;year&gt;2005&lt;/year&gt;&lt;pub-dates&gt;&lt;date&gt;Feb 23&lt;/date&gt;&lt;/pub-dates&gt;&lt;/dates&gt;&lt;isbn&gt;0002-7863 (Print)&amp;#xD;0002-7863 (Linking)&lt;/isbn&gt;&lt;accession-num&gt;15713083&lt;/accession-num&gt;&lt;urls&gt;&lt;related-urls&gt;&lt;url&gt;https://www.ncbi.nlm.nih.gov/pubmed/15713083&lt;/url&gt;&lt;/related-urls&gt;&lt;/urls&gt;&lt;electronic-resource-num&gt;10.1021/ja044531p&lt;/electronic-resource-num&gt;&lt;/record&gt;&lt;/Cite&gt;&lt;/EndNote&gt;</w:instrText>
      </w:r>
      <w:r>
        <w:fldChar w:fldCharType="separate"/>
      </w:r>
      <w:r w:rsidR="0035785B">
        <w:rPr>
          <w:noProof/>
        </w:rPr>
        <w:t>[57]</w:t>
      </w:r>
      <w:r>
        <w:fldChar w:fldCharType="end"/>
      </w:r>
      <w:r w:rsidRPr="00140EA2">
        <w:t>. The results of th</w:t>
      </w:r>
      <w:r w:rsidR="008A2841">
        <w:t>is</w:t>
      </w:r>
      <w:r w:rsidRPr="00140EA2">
        <w:t xml:space="preserve"> </w:t>
      </w:r>
      <w:r w:rsidR="008A2841">
        <w:t>investigation</w:t>
      </w:r>
      <w:r w:rsidR="008A2841" w:rsidRPr="00140EA2">
        <w:t xml:space="preserve"> </w:t>
      </w:r>
      <w:r w:rsidRPr="00140EA2">
        <w:t>were in agreement with labour-intensive photochemical cross-linking experiments</w:t>
      </w:r>
      <w:r w:rsidR="0065129E">
        <w:t>,</w:t>
      </w:r>
      <w:r w:rsidRPr="00140EA2">
        <w:t xml:space="preserve"> and </w:t>
      </w:r>
      <w:r w:rsidR="0065129E">
        <w:t xml:space="preserve">further </w:t>
      </w:r>
      <w:r w:rsidRPr="00140EA2">
        <w:t>supported by molecular modelling. A</w:t>
      </w:r>
      <w:r w:rsidR="0065129E">
        <w:t xml:space="preserve"> </w:t>
      </w:r>
      <w:r w:rsidRPr="00140EA2">
        <w:t>follow-on study revealed that the mechanism of A</w:t>
      </w:r>
      <w:r w:rsidRPr="001E2B2A">
        <w:rPr>
          <w:rFonts w:ascii="Symbol" w:hAnsi="Symbol"/>
        </w:rPr>
        <w:t></w:t>
      </w:r>
      <w:r>
        <w:t>4</w:t>
      </w:r>
      <w:r w:rsidRPr="00140EA2">
        <w:t>2 aggregation is different to that of A</w:t>
      </w:r>
      <w:r w:rsidRPr="001D3B85">
        <w:rPr>
          <w:rFonts w:ascii="Symbol" w:hAnsi="Symbol"/>
        </w:rPr>
        <w:t></w:t>
      </w:r>
      <w:r w:rsidRPr="001D3B85">
        <w:t>4</w:t>
      </w:r>
      <w:r w:rsidRPr="00140EA2">
        <w:t xml:space="preserve">0, </w:t>
      </w:r>
      <w:r w:rsidR="0065129E">
        <w:t xml:space="preserve">and </w:t>
      </w:r>
      <w:r w:rsidR="005B67B4">
        <w:t>demonstrated</w:t>
      </w:r>
      <w:r w:rsidR="0065129E" w:rsidRPr="00140EA2">
        <w:t xml:space="preserve"> </w:t>
      </w:r>
      <w:r w:rsidRPr="00140EA2">
        <w:t xml:space="preserve">that the Aβ42 dodecamer </w:t>
      </w:r>
      <w:r w:rsidR="005B67B4">
        <w:t>is likely to</w:t>
      </w:r>
      <w:r w:rsidR="005B67B4" w:rsidRPr="00140EA2">
        <w:t xml:space="preserve"> </w:t>
      </w:r>
      <w:r w:rsidRPr="00140EA2">
        <w:t xml:space="preserve">be the primary toxic </w:t>
      </w:r>
      <w:r w:rsidR="0022485B">
        <w:rPr>
          <w:noProof/>
          <w:lang w:eastAsia="en-GB"/>
        </w:rPr>
        <w:drawing>
          <wp:anchor distT="0" distB="0" distL="114300" distR="114300" simplePos="0" relativeHeight="251661312" behindDoc="0" locked="0" layoutInCell="1" allowOverlap="1" wp14:anchorId="7DB2B1F2" wp14:editId="00536D19">
            <wp:simplePos x="0" y="0"/>
            <wp:positionH relativeFrom="margin">
              <wp:posOffset>16510</wp:posOffset>
            </wp:positionH>
            <wp:positionV relativeFrom="page">
              <wp:posOffset>2295525</wp:posOffset>
            </wp:positionV>
            <wp:extent cx="5711736" cy="4591050"/>
            <wp:effectExtent l="0" t="0" r="381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_8Dec.tif"/>
                    <pic:cNvPicPr/>
                  </pic:nvPicPr>
                  <pic:blipFill rotWithShape="1">
                    <a:blip r:embed="rId11">
                      <a:extLst>
                        <a:ext uri="{28A0092B-C50C-407E-A947-70E740481C1C}">
                          <a14:useLocalDpi xmlns:a14="http://schemas.microsoft.com/office/drawing/2010/main" val="0"/>
                        </a:ext>
                      </a:extLst>
                    </a:blip>
                    <a:srcRect l="23432" t="11966" r="22807" b="11208"/>
                    <a:stretch/>
                  </pic:blipFill>
                  <pic:spPr bwMode="auto">
                    <a:xfrm>
                      <a:off x="0" y="0"/>
                      <a:ext cx="5711736" cy="4591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40EA2">
        <w:t>species in Alzheimer</w:t>
      </w:r>
      <w:r w:rsidR="005B67B4">
        <w:t>’s</w:t>
      </w:r>
      <w:r w:rsidRPr="00140EA2">
        <w:t xml:space="preserve"> disease </w:t>
      </w:r>
      <w:r>
        <w:fldChar w:fldCharType="begin"/>
      </w:r>
      <w:r w:rsidR="0035785B">
        <w:instrText xml:space="preserve"> ADDIN EN.CITE &lt;EndNote&gt;&lt;Cite&gt;&lt;Author&gt;Bernstein&lt;/Author&gt;&lt;Year&gt;2009&lt;/Year&gt;&lt;RecNum&gt;48&lt;/RecNum&gt;&lt;DisplayText&gt;[51]&lt;/DisplayText&gt;&lt;record&gt;&lt;rec-number&gt;48&lt;/rec-number&gt;&lt;foreign-keys&gt;&lt;key app="EN" db-id="e9ze2v507rw90ress9cxz0zhpwwd500fattv" timestamp="1512769689"&gt;48&lt;/key&gt;&lt;/foreign-keys&gt;&lt;ref-type name="Journal Article"&gt;17&lt;/ref-type&gt;&lt;contributors&gt;&lt;authors&gt;&lt;author&gt;Bernstein, S. L.&lt;/author&gt;&lt;author&gt;Dupuis, N. F.&lt;/author&gt;&lt;author&gt;Lazo, N. D.&lt;/author&gt;&lt;author&gt;Wyttenbach, T.&lt;/author&gt;&lt;author&gt;Condron, M. M.&lt;/author&gt;&lt;author&gt;Bitan, G.&lt;/author&gt;&lt;author&gt;Teplow, D. B.&lt;/author&gt;&lt;author&gt;Shea, J. E.&lt;/author&gt;&lt;author&gt;Ruotolo, B. T.&lt;/author&gt;&lt;author&gt;Robinson, C. V.&lt;/author&gt;&lt;author&gt;Bowers, M. T.&lt;/author&gt;&lt;/authors&gt;&lt;/contributors&gt;&lt;auth-address&gt;Department of Chemistry &amp;amp; Biochemistry, University of California, Santa Barbara, California 93106-9510, USA.&lt;/auth-address&gt;&lt;titles&gt;&lt;title&gt;Amyloid-beta protein oligomerization and the importance of tetramers and dodecamers in the aetiology of Alzheimer&amp;apos;s disease&lt;/title&gt;&lt;secondary-title&gt;Nat Chem&lt;/secondary-title&gt;&lt;/titles&gt;&lt;periodical&gt;&lt;full-title&gt;Nat Chem&lt;/full-title&gt;&lt;/periodical&gt;&lt;pages&gt;326-31&lt;/pages&gt;&lt;volume&gt;1&lt;/volume&gt;&lt;number&gt;4&lt;/number&gt;&lt;keywords&gt;&lt;keyword&gt;Alzheimer Disease/metabolism/*pathology&lt;/keyword&gt;&lt;keyword&gt;Amyloid beta-Peptides/*chemistry/metabolism&lt;/keyword&gt;&lt;keyword&gt;Diabetes Mellitus, Type 2/metabolism/pathology&lt;/keyword&gt;&lt;keyword&gt;Humans&lt;/keyword&gt;&lt;keyword&gt;Mass Spectrometry&lt;/keyword&gt;&lt;keyword&gt;Parkinson Disease/metabolism/pathology&lt;/keyword&gt;&lt;keyword&gt;Peptide Fragments/*chemistry/metabolism&lt;/keyword&gt;&lt;keyword&gt;Plaque, Amyloid/metabolism/*pathology&lt;/keyword&gt;&lt;keyword&gt;Protein Isoforms/chemistry/metabolism/toxicity&lt;/keyword&gt;&lt;/keywords&gt;&lt;dates&gt;&lt;year&gt;2009&lt;/year&gt;&lt;pub-dates&gt;&lt;date&gt;Jul&lt;/date&gt;&lt;/pub-dates&gt;&lt;/dates&gt;&lt;isbn&gt;1755-4349 (Electronic)&amp;#xD;1755-4330 (Linking)&lt;/isbn&gt;&lt;accession-num&gt;20703363&lt;/accession-num&gt;&lt;urls&gt;&lt;related-urls&gt;&lt;url&gt;https://www.ncbi.nlm.nih.gov/pubmed/20703363&lt;/url&gt;&lt;/related-urls&gt;&lt;/urls&gt;&lt;custom2&gt;PMC2918915&lt;/custom2&gt;&lt;electronic-resource-num&gt;10.1038/nchem.247&lt;/electronic-resource-num&gt;&lt;/record&gt;&lt;/Cite&gt;&lt;/EndNote&gt;</w:instrText>
      </w:r>
      <w:r>
        <w:fldChar w:fldCharType="separate"/>
      </w:r>
      <w:r w:rsidR="0035785B">
        <w:rPr>
          <w:noProof/>
        </w:rPr>
        <w:t>[51]</w:t>
      </w:r>
      <w:r>
        <w:fldChar w:fldCharType="end"/>
      </w:r>
      <w:r w:rsidRPr="00140EA2">
        <w:t xml:space="preserve">. </w:t>
      </w:r>
      <w:r w:rsidR="00FA2BF1">
        <w:t xml:space="preserve"> </w:t>
      </w:r>
    </w:p>
    <w:p w14:paraId="0F055645" w14:textId="0A4E11CA" w:rsidR="0022485B" w:rsidRPr="00D3121D" w:rsidRDefault="0022485B" w:rsidP="0022485B">
      <w:pPr>
        <w:pStyle w:val="Caption"/>
        <w:jc w:val="both"/>
        <w:rPr>
          <w:b w:val="0"/>
          <w:i/>
          <w:color w:val="auto"/>
          <w:sz w:val="22"/>
        </w:rPr>
      </w:pPr>
      <w:r w:rsidRPr="00D3121D">
        <w:rPr>
          <w:i/>
          <w:color w:val="auto"/>
          <w:sz w:val="22"/>
        </w:rPr>
        <w:t xml:space="preserve">Figure </w:t>
      </w:r>
      <w:r w:rsidRPr="00D3121D">
        <w:rPr>
          <w:i/>
          <w:color w:val="auto"/>
          <w:sz w:val="22"/>
        </w:rPr>
        <w:fldChar w:fldCharType="begin"/>
      </w:r>
      <w:r w:rsidRPr="00D3121D">
        <w:rPr>
          <w:i/>
          <w:color w:val="auto"/>
          <w:sz w:val="22"/>
        </w:rPr>
        <w:instrText xml:space="preserve"> SEQ Figure \* ARABIC </w:instrText>
      </w:r>
      <w:r w:rsidRPr="00D3121D">
        <w:rPr>
          <w:i/>
          <w:color w:val="auto"/>
          <w:sz w:val="22"/>
        </w:rPr>
        <w:fldChar w:fldCharType="separate"/>
      </w:r>
      <w:r w:rsidRPr="00D3121D">
        <w:rPr>
          <w:i/>
          <w:noProof/>
          <w:color w:val="auto"/>
          <w:sz w:val="22"/>
        </w:rPr>
        <w:t>2</w:t>
      </w:r>
      <w:r w:rsidRPr="00D3121D">
        <w:rPr>
          <w:i/>
          <w:color w:val="auto"/>
          <w:sz w:val="22"/>
        </w:rPr>
        <w:fldChar w:fldCharType="end"/>
      </w:r>
      <w:r w:rsidRPr="00D3121D">
        <w:rPr>
          <w:i/>
          <w:color w:val="auto"/>
          <w:sz w:val="22"/>
        </w:rPr>
        <w:t xml:space="preserve">: Schematic illustrating IM-MS monitoring of the self-assembly process of different amyloid structures in the absence and presence of an inhibitor. (Top panels) </w:t>
      </w:r>
      <w:r w:rsidRPr="00D3121D">
        <w:rPr>
          <w:b w:val="0"/>
          <w:i/>
          <w:color w:val="auto"/>
          <w:sz w:val="22"/>
        </w:rPr>
        <w:t xml:space="preserve">Cartoon mobilograms of amyloid proteins in the absence (left) and presence of an inhibitor of amyloidosis (right). The number of amyloid subunits, n, is determined by MS analysis, while the collision cross section (conformation) of the oligomers is determined using IMS. </w:t>
      </w:r>
      <w:r w:rsidRPr="00D3121D">
        <w:rPr>
          <w:i/>
          <w:color w:val="auto"/>
          <w:sz w:val="22"/>
        </w:rPr>
        <w:t>(Bottom panels)</w:t>
      </w:r>
      <w:r w:rsidRPr="00D3121D">
        <w:rPr>
          <w:b w:val="0"/>
          <w:i/>
          <w:color w:val="auto"/>
          <w:sz w:val="22"/>
        </w:rPr>
        <w:t xml:space="preserve"> The mechanism proposed by Bleiholder et al </w:t>
      </w:r>
      <w:r w:rsidR="00E727C6">
        <w:rPr>
          <w:b w:val="0"/>
          <w:i/>
          <w:color w:val="auto"/>
          <w:sz w:val="22"/>
        </w:rPr>
        <w:t xml:space="preserve">[52] </w:t>
      </w:r>
      <w:bookmarkStart w:id="2" w:name="_GoBack"/>
      <w:bookmarkEnd w:id="2"/>
      <w:r w:rsidRPr="00D3121D">
        <w:rPr>
          <w:b w:val="0"/>
          <w:i/>
          <w:color w:val="auto"/>
          <w:sz w:val="22"/>
        </w:rPr>
        <w:t>suggests that monomers self-assemble leading to the formation of soluble oligomers (n=2-4), at which point there is a transition from a globular conformation to a presumed toxic linear β-sheet structure. In the presence of inhibitors of amyloidosis, aggregates either do not form (not shown) or are thought to maintain an isotropic globular conformation (n</w:t>
      </w:r>
      <w:r w:rsidRPr="00D3121D">
        <w:rPr>
          <w:rFonts w:cstheme="minorHAnsi"/>
          <w:b w:val="0"/>
          <w:i/>
          <w:color w:val="auto"/>
          <w:sz w:val="22"/>
        </w:rPr>
        <w:t>≥4</w:t>
      </w:r>
      <w:r w:rsidRPr="00D3121D">
        <w:rPr>
          <w:b w:val="0"/>
          <w:i/>
          <w:color w:val="auto"/>
          <w:sz w:val="22"/>
        </w:rPr>
        <w:t xml:space="preserve">, bottom right).   </w:t>
      </w:r>
    </w:p>
    <w:p w14:paraId="47F68B41" w14:textId="3849F08C" w:rsidR="0022485B" w:rsidRPr="00D3121D" w:rsidRDefault="000B56DF" w:rsidP="008559CC">
      <w:pPr>
        <w:spacing w:after="120"/>
        <w:jc w:val="both"/>
        <w:rPr>
          <w:rFonts w:eastAsia="Times New Roman"/>
          <w:color w:val="000000"/>
          <w:shd w:val="clear" w:color="auto" w:fill="FFFFFF"/>
        </w:rPr>
      </w:pPr>
      <w:r w:rsidRPr="00140EA2">
        <w:t xml:space="preserve">Crucial for the development of therapeutic strategies for amyloid-triggered disease is understanding the aggregation process in the presence </w:t>
      </w:r>
      <w:r w:rsidR="005B67B4">
        <w:t xml:space="preserve">of </w:t>
      </w:r>
      <w:r w:rsidRPr="00140EA2">
        <w:t>peptide</w:t>
      </w:r>
      <w:r w:rsidR="0065129E">
        <w:t xml:space="preserve"> or small molecule-</w:t>
      </w:r>
      <w:r w:rsidRPr="00140EA2">
        <w:t xml:space="preserve">based </w:t>
      </w:r>
      <w:r w:rsidR="0065129E">
        <w:t>ligands</w:t>
      </w:r>
      <w:r w:rsidR="0065129E" w:rsidRPr="00140EA2">
        <w:t xml:space="preserve"> </w:t>
      </w:r>
      <w:r w:rsidR="008A2841">
        <w:t xml:space="preserve">(Figure 2) </w:t>
      </w:r>
      <w:r>
        <w:fldChar w:fldCharType="begin">
          <w:fldData xml:space="preserve">PEVuZE5vdGU+PENpdGU+PEF1dGhvcj5BbWlqZWU8L0F1dGhvcj48WWVhcj4yMDEyPC9ZZWFyPjxS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</w:fldData>
        </w:fldChar>
      </w:r>
      <w:r w:rsidR="0035785B">
        <w:instrText xml:space="preserve"> ADDIN EN.CITE </w:instrText>
      </w:r>
      <w:r w:rsidR="0035785B">
        <w:fldChar w:fldCharType="begin">
          <w:fldData xml:space="preserve">PEVuZE5vdGU+PENpdGU+PEF1dGhvcj5BbWlqZWU8L0F1dGhvcj48WWVhcj4yMDEyPC9ZZWFyPjxS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</w:fldData>
        </w:fldChar>
      </w:r>
      <w:r w:rsidR="0035785B">
        <w:instrText xml:space="preserve"> ADDIN EN.CITE.DATA </w:instrText>
      </w:r>
      <w:r w:rsidR="0035785B">
        <w:fldChar w:fldCharType="end"/>
      </w:r>
      <w:r>
        <w:fldChar w:fldCharType="separate"/>
      </w:r>
      <w:r w:rsidR="0035785B">
        <w:rPr>
          <w:noProof/>
        </w:rPr>
        <w:t>[58-65]</w:t>
      </w:r>
      <w:r>
        <w:fldChar w:fldCharType="end"/>
      </w:r>
      <w:r w:rsidRPr="00140EA2">
        <w:t xml:space="preserve">.  </w:t>
      </w:r>
      <w:r w:rsidR="005B67B4">
        <w:t xml:space="preserve">A classic </w:t>
      </w:r>
      <w:r w:rsidR="0065129E">
        <w:t>example</w:t>
      </w:r>
      <w:r w:rsidR="005B67B4">
        <w:t xml:space="preserve"> is the study by</w:t>
      </w:r>
      <w:r w:rsidR="0065129E">
        <w:t xml:space="preserve"> </w:t>
      </w:r>
      <w:r w:rsidRPr="00140EA2">
        <w:t>Ashcroft, Radford and colleagues</w:t>
      </w:r>
      <w:r w:rsidR="005B67B4">
        <w:t>,</w:t>
      </w:r>
      <w:r w:rsidR="0065129E">
        <w:t xml:space="preserve"> </w:t>
      </w:r>
      <w:r w:rsidR="005B67B4">
        <w:t xml:space="preserve">who </w:t>
      </w:r>
      <w:r w:rsidRPr="00140EA2">
        <w:t xml:space="preserve">demonstrated the </w:t>
      </w:r>
      <w:r w:rsidR="0065129E">
        <w:t>utility</w:t>
      </w:r>
      <w:r w:rsidR="0065129E" w:rsidRPr="00140EA2">
        <w:t xml:space="preserve"> </w:t>
      </w:r>
      <w:r w:rsidRPr="00140EA2">
        <w:t>of IM-MS for screening a panel of small molecules for disrupti</w:t>
      </w:r>
      <w:r w:rsidR="0070733D">
        <w:t>ng</w:t>
      </w:r>
      <w:r w:rsidRPr="00140EA2">
        <w:t xml:space="preserve"> amyloid formation of human islet amyloid polypeptide (</w:t>
      </w:r>
      <w:r w:rsidRPr="00140EA2">
        <w:rPr>
          <w:rFonts w:eastAsia="Times New Roman"/>
          <w:color w:val="000000"/>
          <w:shd w:val="clear" w:color="auto" w:fill="FFFFFF"/>
        </w:rPr>
        <w:t>hIAPP) and Aβ40</w:t>
      </w:r>
      <w:r w:rsidRPr="00140EA2">
        <w:rPr>
          <w:rStyle w:val="EndnoteReference"/>
        </w:rPr>
        <w:t xml:space="preserve"> </w:t>
      </w:r>
      <w:r>
        <w:rPr>
          <w:rStyle w:val="EndnoteReference"/>
        </w:rPr>
        <w:fldChar w:fldCharType="begin">
          <w:fldData xml:space="preserve">PEVuZE5vdGU+PENpdGU+PEF1dGhvcj5Zb3VuZzwvQXV0aG9yPjxZZWFyPjIwMTU8L1llYXI+PFJl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</w:fldData>
        </w:fldChar>
      </w:r>
      <w:r w:rsidR="0035785B">
        <w:instrText xml:space="preserve"> ADDIN EN.CITE </w:instrText>
      </w:r>
      <w:r w:rsidR="0035785B">
        <w:fldChar w:fldCharType="begin">
          <w:fldData xml:space="preserve">PEVuZE5vdGU+PENpdGU+PEF1dGhvcj5Zb3VuZzwvQXV0aG9yPjxZZWFyPjIwMTU8L1llYXI+PFJl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</w:fldData>
        </w:fldChar>
      </w:r>
      <w:r w:rsidR="0035785B">
        <w:instrText xml:space="preserve"> ADDIN EN.CITE.DATA </w:instrText>
      </w:r>
      <w:r w:rsidR="0035785B">
        <w:fldChar w:fldCharType="end"/>
      </w:r>
      <w:r>
        <w:rPr>
          <w:rStyle w:val="EndnoteReference"/>
        </w:rPr>
      </w:r>
      <w:r>
        <w:rPr>
          <w:rStyle w:val="EndnoteReference"/>
        </w:rPr>
        <w:fldChar w:fldCharType="separate"/>
      </w:r>
      <w:r w:rsidR="0035785B">
        <w:rPr>
          <w:noProof/>
        </w:rPr>
        <w:t>[66,67]</w:t>
      </w:r>
      <w:r>
        <w:rPr>
          <w:rStyle w:val="EndnoteReference"/>
        </w:rPr>
        <w:fldChar w:fldCharType="end"/>
      </w:r>
      <w:r w:rsidRPr="00140EA2">
        <w:rPr>
          <w:rFonts w:eastAsia="Times New Roman"/>
          <w:color w:val="000000"/>
          <w:shd w:val="clear" w:color="auto" w:fill="FFFFFF"/>
        </w:rPr>
        <w:t xml:space="preserve">. By developing a high throughput screen, several parameters could be assessed simultaneously: protein:ligand interactions; the protein species </w:t>
      </w:r>
      <w:r w:rsidRPr="00140EA2">
        <w:rPr>
          <w:rFonts w:eastAsia="Times New Roman"/>
          <w:color w:val="000000"/>
          <w:shd w:val="clear" w:color="auto" w:fill="FFFFFF"/>
        </w:rPr>
        <w:lastRenderedPageBreak/>
        <w:t xml:space="preserve">(monomer, oligomer) to which the drug bound; whether binding was specific or non-specific and the effect of ligand binding on self-assembly pathways. Ultimately, this led to the identification of novel inhibitors of </w:t>
      </w:r>
      <w:r w:rsidRPr="00140EA2">
        <w:rPr>
          <w:rFonts w:eastAsia="Times New Roman"/>
          <w:i/>
          <w:color w:val="000000"/>
          <w:shd w:val="clear" w:color="auto" w:fill="FFFFFF"/>
        </w:rPr>
        <w:t>in vitro</w:t>
      </w:r>
      <w:r w:rsidRPr="00140EA2">
        <w:rPr>
          <w:rFonts w:eastAsia="Times New Roman"/>
          <w:color w:val="000000"/>
          <w:shd w:val="clear" w:color="auto" w:fill="FFFFFF"/>
        </w:rPr>
        <w:t xml:space="preserve"> Aβ40 fibril formation</w:t>
      </w:r>
      <w:r w:rsidRPr="00140EA2">
        <w:rPr>
          <w:rFonts w:eastAsia="Times New Roman"/>
          <w:i/>
          <w:color w:val="000000"/>
          <w:shd w:val="clear" w:color="auto" w:fill="FFFFFF"/>
        </w:rPr>
        <w:t>.</w:t>
      </w:r>
      <w:r w:rsidRPr="00140EA2">
        <w:rPr>
          <w:rFonts w:eastAsia="Times New Roman"/>
          <w:color w:val="000000"/>
          <w:shd w:val="clear" w:color="auto" w:fill="FFFFFF"/>
        </w:rPr>
        <w:t xml:space="preserve"> </w:t>
      </w:r>
    </w:p>
    <w:p w14:paraId="12D06CBE" w14:textId="3AB10369" w:rsidR="000B56DF" w:rsidRPr="00140EA2" w:rsidRDefault="000B56DF" w:rsidP="008559CC">
      <w:pPr>
        <w:spacing w:after="120"/>
        <w:jc w:val="both"/>
      </w:pPr>
      <w:r w:rsidRPr="00140EA2">
        <w:t xml:space="preserve">By combining IM-MS with complementary strategies </w:t>
      </w:r>
      <w:r w:rsidR="00691893">
        <w:t>such as</w:t>
      </w:r>
      <w:r w:rsidR="00691893" w:rsidRPr="00140EA2">
        <w:t xml:space="preserve"> </w:t>
      </w:r>
      <w:r w:rsidRPr="00140EA2">
        <w:t xml:space="preserve">electron-transfer dissociation (ETD) and molecular modelling, additional insight into the mode of ligand binding and the behaviour of specific amino acids in the target can be obtained for observed aggregates </w:t>
      </w:r>
      <w:r>
        <w:fldChar w:fldCharType="begin">
          <w:fldData xml:space="preserve">PEVuZE5vdGU+PENpdGU+PEF1dGhvcj5Db2xlPC9BdXRob3I+PFllYXI+MjAxNTwvWWVhcj48UmVj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==
</w:fldData>
        </w:fldChar>
      </w:r>
      <w:r w:rsidR="0035785B">
        <w:instrText xml:space="preserve"> ADDIN EN.CITE </w:instrText>
      </w:r>
      <w:r w:rsidR="0035785B">
        <w:fldChar w:fldCharType="begin">
          <w:fldData xml:space="preserve">PEVuZE5vdGU+PENpdGU+PEF1dGhvcj5Db2xlPC9BdXRob3I+PFllYXI+MjAxNTwvWWVhcj48UmVj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==
</w:fldData>
        </w:fldChar>
      </w:r>
      <w:r w:rsidR="0035785B">
        <w:instrText xml:space="preserve"> ADDIN EN.CITE.DATA </w:instrText>
      </w:r>
      <w:r w:rsidR="0035785B">
        <w:fldChar w:fldCharType="end"/>
      </w:r>
      <w:r>
        <w:fldChar w:fldCharType="separate"/>
      </w:r>
      <w:r w:rsidR="0035785B">
        <w:rPr>
          <w:noProof/>
        </w:rPr>
        <w:t>[68,69]</w:t>
      </w:r>
      <w:r>
        <w:fldChar w:fldCharType="end"/>
      </w:r>
      <w:r w:rsidRPr="00140EA2">
        <w:t xml:space="preserve">. </w:t>
      </w:r>
      <w:r w:rsidR="005207DA">
        <w:t>Indeed</w:t>
      </w:r>
      <w:r w:rsidRPr="00140EA2">
        <w:t>, in combination with NMR and molecular dynamics, IM-MS has recently been used to define the mechanism of binding of the small molecule A</w:t>
      </w:r>
      <w:r w:rsidRPr="004D0512">
        <w:rPr>
          <w:rFonts w:ascii="Symbol" w:hAnsi="Symbol"/>
        </w:rPr>
        <w:t></w:t>
      </w:r>
      <w:r>
        <w:rPr>
          <w:rFonts w:ascii="Symbol" w:hAnsi="Symbol"/>
        </w:rPr>
        <w:t></w:t>
      </w:r>
      <w:r w:rsidRPr="00140EA2">
        <w:t xml:space="preserve">2 aggregation inhibitor tramiprosate, which is currently in phase III clinical trials for Alzheimer’s disease </w:t>
      </w:r>
      <w:r>
        <w:fldChar w:fldCharType="begin"/>
      </w:r>
      <w:r w:rsidR="0035785B">
        <w:instrText xml:space="preserve"> ADDIN EN.CITE &lt;EndNote&gt;&lt;Cite&gt;&lt;Author&gt;Kocis&lt;/Author&gt;&lt;Year&gt;2017&lt;/Year&gt;&lt;RecNum&gt;66&lt;/RecNum&gt;&lt;DisplayText&gt;[70]&lt;/DisplayText&gt;&lt;record&gt;&lt;rec-number&gt;66&lt;/rec-number&gt;&lt;foreign-keys&gt;&lt;key app="EN" db-id="e9ze2v507rw90ress9cxz0zhpwwd500fattv" timestamp="1512769689"&gt;66&lt;/key&gt;&lt;/foreign-keys&gt;&lt;ref-type name="Journal Article"&gt;17&lt;/ref-type&gt;&lt;contributors&gt;&lt;authors&gt;&lt;author&gt;Kocis, P.&lt;/author&gt;&lt;author&gt;Tolar, M.&lt;/author&gt;&lt;author&gt;Yu, J.&lt;/author&gt;&lt;author&gt;Sinko, W.&lt;/author&gt;&lt;author&gt;Ray, S.&lt;/author&gt;&lt;author&gt;Blennow, K.&lt;/author&gt;&lt;author&gt;Fillit, H.&lt;/author&gt;&lt;author&gt;Hey, J. A.&lt;/author&gt;&lt;/authors&gt;&lt;/contributors&gt;&lt;auth-address&gt;Alzheon, Inc., 111 Speen Street Suite 306, Framingham, MA, 01701, USA. petr.kocis@alzheon.com.&amp;#xD;Alzheon, Inc., 111 Speen Street Suite 306, Framingham, MA, 01701, USA.&amp;#xD;Schrodinger, Cambridge, MA, USA.&amp;#xD;University of Gothenburg, Molndal, Sweden.&amp;#xD;Icahn School of Medicine at Mount Sinai, New York, NY, USA.&amp;#xD;Alzheimer&amp;apos;s Drug Discovery Foundation, New York, NY, USA.&lt;/auth-address&gt;&lt;titles&gt;&lt;title&gt;Elucidating the Abeta42 Anti-Aggregation Mechanism of Action of Tramiprosate in Alzheimer&amp;apos;s Disease: Integrating Molecular Analytical Methods, Pharmacokinetic and Clinical Data&lt;/title&gt;&lt;secondary-title&gt;CNS Drugs&lt;/secondary-title&gt;&lt;/titles&gt;&lt;periodical&gt;&lt;full-title&gt;CNS Drugs&lt;/full-title&gt;&lt;/periodical&gt;&lt;pages&gt;495-509&lt;/pages&gt;&lt;volume&gt;31&lt;/volume&gt;&lt;number&gt;6&lt;/number&gt;&lt;dates&gt;&lt;year&gt;2017&lt;/year&gt;&lt;pub-dates&gt;&lt;date&gt;Jun&lt;/date&gt;&lt;/pub-dates&gt;&lt;/dates&gt;&lt;isbn&gt;1179-1934 (Electronic)&amp;#xD;1172-7047 (Linking)&lt;/isbn&gt;&lt;accession-num&gt;28435985&lt;/accession-num&gt;&lt;urls&gt;&lt;related-urls&gt;&lt;url&gt;https://www.ncbi.nlm.nih.gov/pubmed/28435985&lt;/url&gt;&lt;/related-urls&gt;&lt;/urls&gt;&lt;custom2&gt;PMC5488121&lt;/custom2&gt;&lt;electronic-resource-num&gt;10.1007/s40263-017-0434-z&lt;/electronic-resource-num&gt;&lt;/record&gt;&lt;/Cite&gt;&lt;/EndNote&gt;</w:instrText>
      </w:r>
      <w:r>
        <w:fldChar w:fldCharType="separate"/>
      </w:r>
      <w:r w:rsidR="0035785B">
        <w:rPr>
          <w:noProof/>
        </w:rPr>
        <w:t>[70]</w:t>
      </w:r>
      <w:r>
        <w:fldChar w:fldCharType="end"/>
      </w:r>
      <w:r w:rsidRPr="00140EA2">
        <w:t>.</w:t>
      </w:r>
    </w:p>
    <w:p w14:paraId="4EBC1498" w14:textId="77777777" w:rsidR="008A2841" w:rsidRDefault="008A2841" w:rsidP="008559CC">
      <w:pPr>
        <w:spacing w:after="120"/>
        <w:jc w:val="both"/>
        <w:outlineLvl w:val="0"/>
        <w:rPr>
          <w:b/>
          <w:u w:val="single"/>
        </w:rPr>
      </w:pPr>
    </w:p>
    <w:p w14:paraId="50599886" w14:textId="77777777" w:rsidR="000B56DF" w:rsidRPr="00140EA2" w:rsidRDefault="000B56DF" w:rsidP="008559CC">
      <w:pPr>
        <w:spacing w:after="120"/>
        <w:jc w:val="both"/>
        <w:outlineLvl w:val="0"/>
        <w:rPr>
          <w:b/>
          <w:u w:val="single"/>
        </w:rPr>
      </w:pPr>
      <w:r w:rsidRPr="00140EA2">
        <w:rPr>
          <w:b/>
          <w:u w:val="single"/>
        </w:rPr>
        <w:t>Intrinsically Disordered Proteins</w:t>
      </w:r>
    </w:p>
    <w:p w14:paraId="183D2626" w14:textId="365F6926" w:rsidR="000B56DF" w:rsidRPr="00140EA2" w:rsidRDefault="000B56DF" w:rsidP="000B56DF">
      <w:pPr>
        <w:jc w:val="both"/>
      </w:pPr>
      <w:r w:rsidRPr="00140EA2">
        <w:t xml:space="preserve">Intrinsically disordered proteins (IDPs), </w:t>
      </w:r>
      <w:r w:rsidR="005333C9">
        <w:t>which include</w:t>
      </w:r>
      <w:r w:rsidR="005333C9" w:rsidRPr="00140EA2">
        <w:t xml:space="preserve"> </w:t>
      </w:r>
      <w:r w:rsidRPr="00140EA2">
        <w:t xml:space="preserve">amyloidogenic proteins such as </w:t>
      </w:r>
      <w:r w:rsidRPr="00140EA2">
        <w:rPr>
          <w:rFonts w:cstheme="minorHAnsi"/>
        </w:rPr>
        <w:t>α</w:t>
      </w:r>
      <w:r w:rsidRPr="00140EA2">
        <w:t xml:space="preserve">-synuclein, lack a </w:t>
      </w:r>
      <w:r w:rsidR="005333C9">
        <w:t>well-</w:t>
      </w:r>
      <w:r w:rsidRPr="00140EA2">
        <w:t xml:space="preserve">defined tertiary structure and are believed to adopt a variety of different conformations, </w:t>
      </w:r>
      <w:r w:rsidR="005333C9">
        <w:t>including</w:t>
      </w:r>
      <w:r w:rsidR="005333C9" w:rsidRPr="00140EA2">
        <w:t xml:space="preserve"> </w:t>
      </w:r>
      <w:r w:rsidR="00691893">
        <w:t xml:space="preserve">several </w:t>
      </w:r>
      <w:r w:rsidRPr="00140EA2">
        <w:t xml:space="preserve">regions that are </w:t>
      </w:r>
      <w:r w:rsidR="005333C9">
        <w:t>predicted</w:t>
      </w:r>
      <w:r w:rsidR="005333C9" w:rsidRPr="00140EA2">
        <w:t xml:space="preserve"> </w:t>
      </w:r>
      <w:r w:rsidRPr="00140EA2">
        <w:t>to be totally unstructured</w:t>
      </w:r>
      <w:r>
        <w:t xml:space="preserve"> </w:t>
      </w:r>
      <w:r>
        <w:fldChar w:fldCharType="begin"/>
      </w:r>
      <w:r w:rsidR="0035785B">
        <w:instrText xml:space="preserve"> ADDIN EN.CITE &lt;EndNote&gt;&lt;Cite&gt;&lt;Author&gt;Dunker&lt;/Author&gt;&lt;Year&gt;2001&lt;/Year&gt;&lt;RecNum&gt;67&lt;/RecNum&gt;&lt;DisplayText&gt;[71]&lt;/DisplayText&gt;&lt;record&gt;&lt;rec-number&gt;67&lt;/rec-number&gt;&lt;foreign-keys&gt;&lt;key app="EN" db-id="e9ze2v507rw90ress9cxz0zhpwwd500fattv" timestamp="1512769689"&gt;67&lt;/key&gt;&lt;/foreign-keys&gt;&lt;ref-type name="Journal Article"&gt;17&lt;/ref-type&gt;&lt;contributors&gt;&lt;authors&gt;&lt;author&gt;Dunker, A. K.&lt;/author&gt;&lt;author&gt;Lawson, J. D.&lt;/author&gt;&lt;author&gt;Brown, C. J.&lt;/author&gt;&lt;author&gt;Williams, R. M.&lt;/author&gt;&lt;author&gt;Romero, P.&lt;/author&gt;&lt;author&gt;Oh, J. S.&lt;/author&gt;&lt;author&gt;Oldfield, C. J.&lt;/author&gt;&lt;author&gt;Campen, A. M.&lt;/author&gt;&lt;author&gt;Ratliff, C. M.&lt;/author&gt;&lt;author&gt;Hipps, K. W.&lt;/author&gt;&lt;author&gt;Ausio, J.&lt;/author&gt;&lt;author&gt;Nissen, M. S.&lt;/author&gt;&lt;author&gt;Reeves, R.&lt;/author&gt;&lt;author&gt;Kang, C.&lt;/author&gt;&lt;author&gt;Kissinger, C. R.&lt;/author&gt;&lt;author&gt;Bailey, R. W.&lt;/author&gt;&lt;author&gt;Griswold, M. D.&lt;/author&gt;&lt;author&gt;Chiu, W.&lt;/author&gt;&lt;author&gt;Garner, E. C.&lt;/author&gt;&lt;author&gt;Obradovic, Z.&lt;/author&gt;&lt;/authors&gt;&lt;/contributors&gt;&lt;auth-address&gt;School of Molecular Biosciences, Washington State University, Pullman, WA 99164-4660, USA. dunker@mail.wsu.edu&lt;/auth-address&gt;&lt;titles&gt;&lt;title&gt;Intrinsically disordered protein&lt;/title&gt;&lt;secondary-title&gt;J Mol Graph Model&lt;/secondary-title&gt;&lt;/titles&gt;&lt;periodical&gt;&lt;full-title&gt;J Mol Graph Model&lt;/full-title&gt;&lt;/periodical&gt;&lt;pages&gt;26-59&lt;/pages&gt;&lt;volume&gt;19&lt;/volume&gt;&lt;number&gt;1&lt;/number&gt;&lt;keywords&gt;&lt;keyword&gt;Models, Molecular&lt;/keyword&gt;&lt;keyword&gt;*Protein Conformation&lt;/keyword&gt;&lt;keyword&gt;Protein Folding&lt;/keyword&gt;&lt;keyword&gt;Protein Structure, Tertiary&lt;/keyword&gt;&lt;keyword&gt;Proteins/*chemistry/genetics/*physiology&lt;/keyword&gt;&lt;keyword&gt;Structure-Activity Relationship&lt;/keyword&gt;&lt;/keywords&gt;&lt;dates&gt;&lt;year&gt;2001&lt;/year&gt;&lt;/dates&gt;&lt;isbn&gt;1093-3263 (Print)&amp;#xD;1093-3263 (Linking)&lt;/isbn&gt;&lt;accession-num&gt;11381529&lt;/accession-num&gt;&lt;urls&gt;&lt;related-urls&gt;&lt;url&gt;https://www.ncbi.nlm.nih.gov/pubmed/11381529&lt;/url&gt;&lt;/related-urls&gt;&lt;/urls&gt;&lt;/record&gt;&lt;/Cite&gt;&lt;/EndNote&gt;</w:instrText>
      </w:r>
      <w:r>
        <w:fldChar w:fldCharType="separate"/>
      </w:r>
      <w:r w:rsidR="0035785B">
        <w:rPr>
          <w:noProof/>
        </w:rPr>
        <w:t>[71]</w:t>
      </w:r>
      <w:r>
        <w:fldChar w:fldCharType="end"/>
      </w:r>
      <w:r w:rsidRPr="00140EA2">
        <w:t xml:space="preserve">. </w:t>
      </w:r>
      <w:r w:rsidR="007A5793">
        <w:t xml:space="preserve">IDPs account for a significant percentage of all proteins, with some 40% of human polypeptides </w:t>
      </w:r>
      <w:r w:rsidR="00691893">
        <w:t xml:space="preserve">predicted to </w:t>
      </w:r>
      <w:r w:rsidR="007A5793">
        <w:t xml:space="preserve">contain </w:t>
      </w:r>
      <w:r w:rsidR="00482A39">
        <w:rPr>
          <w:rFonts w:ascii="Calibri" w:hAnsi="Calibri"/>
        </w:rPr>
        <w:t>at least one</w:t>
      </w:r>
      <w:r w:rsidR="007A5793">
        <w:t xml:space="preserve"> disordered region</w:t>
      </w:r>
      <w:r w:rsidR="00482A39">
        <w:t>.</w:t>
      </w:r>
      <w:r w:rsidR="005B67B4">
        <w:t xml:space="preserve"> </w:t>
      </w:r>
      <w:r w:rsidR="00482A39">
        <w:t>Moreover, o</w:t>
      </w:r>
      <w:r w:rsidR="007A5793">
        <w:t xml:space="preserve">rdered:disordered transitions </w:t>
      </w:r>
      <w:r w:rsidR="00482A39">
        <w:t xml:space="preserve"> commonly </w:t>
      </w:r>
      <w:r w:rsidR="00B720D5">
        <w:t xml:space="preserve">occur </w:t>
      </w:r>
      <w:r w:rsidR="007A5793">
        <w:t>during</w:t>
      </w:r>
      <w:r w:rsidR="00691893">
        <w:t xml:space="preserve"> </w:t>
      </w:r>
      <w:r w:rsidR="00B720D5">
        <w:t xml:space="preserve">endogenous </w:t>
      </w:r>
      <w:r w:rsidR="007A5793">
        <w:t xml:space="preserve">protein </w:t>
      </w:r>
      <w:r w:rsidR="007A5793" w:rsidRPr="005B67B4">
        <w:rPr>
          <w:rFonts w:ascii="Calibri" w:hAnsi="Calibri"/>
        </w:rPr>
        <w:t>folding</w:t>
      </w:r>
      <w:r w:rsidR="00B720D5">
        <w:rPr>
          <w:rFonts w:ascii="Calibri" w:hAnsi="Calibri"/>
        </w:rPr>
        <w:t xml:space="preserve"> subsequent to translation</w:t>
      </w:r>
      <w:r w:rsidR="005B67B4">
        <w:rPr>
          <w:rFonts w:ascii="Calibri" w:hAnsi="Calibri" w:cs="Verdana"/>
          <w:color w:val="292929"/>
          <w:lang w:val="en-US"/>
        </w:rPr>
        <w:t xml:space="preserve"> </w:t>
      </w:r>
      <w:r w:rsidR="005B67B4">
        <w:rPr>
          <w:rFonts w:ascii="Calibri" w:hAnsi="Calibri" w:cs="Verdana"/>
          <w:color w:val="292929"/>
          <w:lang w:val="en-US"/>
        </w:rPr>
        <w:fldChar w:fldCharType="begin"/>
      </w:r>
      <w:r w:rsidR="0035785B">
        <w:rPr>
          <w:rFonts w:ascii="Calibri" w:hAnsi="Calibri" w:cs="Verdana"/>
          <w:color w:val="292929"/>
          <w:lang w:val="en-US"/>
        </w:rPr>
        <w:instrText xml:space="preserve"> ADDIN EN.CITE &lt;EndNote&gt;&lt;Cite&gt;&lt;Author&gt;Uversky&lt;/Author&gt;&lt;Year&gt;2010&lt;/Year&gt;&lt;RecNum&gt;68&lt;/RecNum&gt;&lt;DisplayText&gt;[72]&lt;/DisplayText&gt;&lt;record&gt;&lt;rec-number&gt;68&lt;/rec-number&gt;&lt;foreign-keys&gt;&lt;key app="EN" db-id="e9ze2v507rw90ress9cxz0zhpwwd500fattv" timestamp="1512769689"&gt;68&lt;/key&gt;&lt;/foreign-keys&gt;&lt;ref-type name="Journal Article"&gt;17&lt;/ref-type&gt;&lt;contributors&gt;&lt;authors&gt;&lt;author&gt;Uversky, V. N.&lt;/author&gt;&lt;author&gt;Dunker, A. K.&lt;/author&gt;&lt;/authors&gt;&lt;/contributors&gt;&lt;auth-address&gt;Institute for Intrinsically Disordered Protein Research, Center for Computational Biology and Bioinformatics, Department of Biochemistry and Molecular Biology, Indiana University School of Medicine, Indianapolis, IN 46202, USA. vuversky@iupui.edu&lt;/auth-address&gt;&lt;titles&gt;&lt;title&gt;Understanding protein non-folding&lt;/title&gt;&lt;secondary-title&gt;Biochim Biophys Acta&lt;/secondary-title&gt;&lt;/titles&gt;&lt;periodical&gt;&lt;full-title&gt;Biochim Biophys Acta&lt;/full-title&gt;&lt;/periodical&gt;&lt;pages&gt;1231-64&lt;/pages&gt;&lt;volume&gt;1804&lt;/volume&gt;&lt;number&gt;6&lt;/number&gt;&lt;keywords&gt;&lt;keyword&gt;Animals&lt;/keyword&gt;&lt;keyword&gt;Humans&lt;/keyword&gt;&lt;keyword&gt;*Protein Folding&lt;/keyword&gt;&lt;keyword&gt;Protein Structure, Tertiary&lt;/keyword&gt;&lt;keyword&gt;Proteins/*chemistry/genetics/metabolism&lt;/keyword&gt;&lt;keyword&gt;Structure-Activity Relationship&lt;/keyword&gt;&lt;/keywords&gt;&lt;dates&gt;&lt;year&gt;2010&lt;/year&gt;&lt;pub-dates&gt;&lt;date&gt;Jun&lt;/date&gt;&lt;/pub-dates&gt;&lt;/dates&gt;&lt;isbn&gt;0006-3002 (Print)&amp;#xD;0006-3002 (Linking)&lt;/isbn&gt;&lt;accession-num&gt;20117254&lt;/accession-num&gt;&lt;urls&gt;&lt;related-urls&gt;&lt;url&gt;https://www.ncbi.nlm.nih.gov/pubmed/20117254&lt;/url&gt;&lt;/related-urls&gt;&lt;/urls&gt;&lt;custom2&gt;PMC2882790&lt;/custom2&gt;&lt;electronic-resource-num&gt;10.1016/j.bbapap.2010.01.017&lt;/electronic-resource-num&gt;&lt;/record&gt;&lt;/Cite&gt;&lt;/EndNote&gt;</w:instrText>
      </w:r>
      <w:r w:rsidR="005B67B4">
        <w:rPr>
          <w:rFonts w:ascii="Calibri" w:hAnsi="Calibri" w:cs="Verdana"/>
          <w:color w:val="292929"/>
          <w:lang w:val="en-US"/>
        </w:rPr>
        <w:fldChar w:fldCharType="separate"/>
      </w:r>
      <w:r w:rsidR="0035785B">
        <w:rPr>
          <w:rFonts w:ascii="Calibri" w:hAnsi="Calibri" w:cs="Verdana"/>
          <w:noProof/>
          <w:color w:val="292929"/>
          <w:lang w:val="en-US"/>
        </w:rPr>
        <w:t>[72]</w:t>
      </w:r>
      <w:r w:rsidR="005B67B4">
        <w:rPr>
          <w:rFonts w:ascii="Calibri" w:hAnsi="Calibri" w:cs="Verdana"/>
          <w:color w:val="292929"/>
          <w:lang w:val="en-US"/>
        </w:rPr>
        <w:fldChar w:fldCharType="end"/>
      </w:r>
      <w:r w:rsidR="007A5793" w:rsidRPr="005B67B4">
        <w:rPr>
          <w:rFonts w:ascii="Calibri" w:hAnsi="Calibri"/>
        </w:rPr>
        <w:t xml:space="preserve">. </w:t>
      </w:r>
      <w:r w:rsidRPr="00E44270">
        <w:rPr>
          <w:rFonts w:ascii="Calibri" w:hAnsi="Calibri"/>
        </w:rPr>
        <w:t>Understanding</w:t>
      </w:r>
      <w:r w:rsidRPr="00140EA2">
        <w:t xml:space="preserve"> the structured regions and degree of (dis)order of this important class of proteins is</w:t>
      </w:r>
      <w:r w:rsidR="00B720D5">
        <w:t xml:space="preserve"> currently</w:t>
      </w:r>
      <w:r w:rsidRPr="00140EA2">
        <w:t xml:space="preserve"> restricted</w:t>
      </w:r>
      <w:r w:rsidR="00B720D5">
        <w:t xml:space="preserve">, </w:t>
      </w:r>
      <w:r w:rsidR="005333C9">
        <w:t>due to</w:t>
      </w:r>
      <w:r w:rsidR="005333C9" w:rsidRPr="00140EA2">
        <w:t xml:space="preserve"> </w:t>
      </w:r>
      <w:r w:rsidRPr="00140EA2">
        <w:t xml:space="preserve">the limitations of </w:t>
      </w:r>
      <w:r w:rsidR="005B67B4">
        <w:t xml:space="preserve">traditional </w:t>
      </w:r>
      <w:r w:rsidRPr="00140EA2">
        <w:t>techniques such as X-Ray crystallography</w:t>
      </w:r>
      <w:r w:rsidR="005333C9">
        <w:t>,</w:t>
      </w:r>
      <w:r w:rsidRPr="00140EA2">
        <w:t xml:space="preserve"> </w:t>
      </w:r>
      <w:r w:rsidR="005333C9">
        <w:t>which</w:t>
      </w:r>
      <w:r w:rsidR="005333C9" w:rsidRPr="00140EA2">
        <w:t xml:space="preserve"> </w:t>
      </w:r>
      <w:r w:rsidRPr="00140EA2">
        <w:t xml:space="preserve">require a fixed, </w:t>
      </w:r>
      <w:r w:rsidR="005333C9">
        <w:t xml:space="preserve">relatively </w:t>
      </w:r>
      <w:r w:rsidRPr="00140EA2">
        <w:t>stable structur</w:t>
      </w:r>
      <w:r w:rsidR="00B720D5">
        <w:t>al protein disposition</w:t>
      </w:r>
      <w:r w:rsidRPr="00140EA2">
        <w:t xml:space="preserve"> </w:t>
      </w:r>
      <w:r w:rsidR="005333C9">
        <w:t xml:space="preserve">in order </w:t>
      </w:r>
      <w:r w:rsidRPr="00140EA2">
        <w:t xml:space="preserve">to </w:t>
      </w:r>
      <w:r w:rsidR="00482A39">
        <w:t xml:space="preserve">form </w:t>
      </w:r>
      <w:r w:rsidRPr="00140EA2">
        <w:t>crystal</w:t>
      </w:r>
      <w:r w:rsidR="00482A39">
        <w:t>s</w:t>
      </w:r>
      <w:r w:rsidRPr="00140EA2">
        <w:t xml:space="preserve">. Due to their roles in </w:t>
      </w:r>
      <w:r w:rsidR="007A5793">
        <w:t xml:space="preserve">forming protein complexes implicated in </w:t>
      </w:r>
      <w:r w:rsidRPr="00140EA2">
        <w:t xml:space="preserve">disease, IDPs </w:t>
      </w:r>
      <w:r w:rsidR="00B720D5">
        <w:t>have become</w:t>
      </w:r>
      <w:r w:rsidR="00B720D5" w:rsidRPr="00140EA2">
        <w:t xml:space="preserve"> </w:t>
      </w:r>
      <w:r w:rsidRPr="00140EA2">
        <w:t>valuable</w:t>
      </w:r>
      <w:r w:rsidR="00B720D5">
        <w:t xml:space="preserve"> new</w:t>
      </w:r>
      <w:r w:rsidRPr="00140EA2">
        <w:t xml:space="preserve"> drug targets. Consequently, defining changes in structure and conformation that occur upon drug binding can reveal important information about the mode of action of </w:t>
      </w:r>
      <w:r w:rsidR="005333C9">
        <w:t>potential therapeutic</w:t>
      </w:r>
      <w:r w:rsidR="005333C9" w:rsidRPr="00140EA2">
        <w:t xml:space="preserve"> </w:t>
      </w:r>
      <w:r w:rsidRPr="00140EA2">
        <w:t xml:space="preserve">compounds. The ability of IM-MS to evaluate conformational changes in heterogeneous mixtures with very poorly defined (or absent) higher-order structure thus makes it an ideal </w:t>
      </w:r>
      <w:r w:rsidR="005333C9">
        <w:t>technique</w:t>
      </w:r>
      <w:r w:rsidR="005333C9" w:rsidRPr="00140EA2">
        <w:t xml:space="preserve"> </w:t>
      </w:r>
      <w:r w:rsidRPr="00140EA2">
        <w:t xml:space="preserve">for IDP interrogation, although its application in this important area is currently underexploited. </w:t>
      </w:r>
      <w:r w:rsidR="005333C9">
        <w:t>An important</w:t>
      </w:r>
      <w:r w:rsidR="005333C9" w:rsidRPr="00140EA2">
        <w:t xml:space="preserve"> </w:t>
      </w:r>
      <w:r w:rsidRPr="00140EA2">
        <w:t>example is the intrinsically disordered transcription factor p53</w:t>
      </w:r>
      <w:r>
        <w:t xml:space="preserve"> </w:t>
      </w:r>
      <w:r>
        <w:fldChar w:fldCharType="begin">
          <w:fldData xml:space="preserve">PEVuZE5vdGU+PENpdGU+PEF1dGhvcj5EaWNraW5zb248L0F1dGhvcj48WWVhcj4yMDE1PC9ZZWFy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</w:fldData>
        </w:fldChar>
      </w:r>
      <w:r w:rsidR="0035785B">
        <w:instrText xml:space="preserve"> ADDIN EN.CITE </w:instrText>
      </w:r>
      <w:r w:rsidR="0035785B">
        <w:fldChar w:fldCharType="begin">
          <w:fldData xml:space="preserve">PEVuZE5vdGU+PENpdGU+PEF1dGhvcj5EaWNraW5zb248L0F1dGhvcj48WWVhcj4yMDE1PC9ZZWFy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</w:fldData>
        </w:fldChar>
      </w:r>
      <w:r w:rsidR="0035785B">
        <w:instrText xml:space="preserve"> ADDIN EN.CITE.DATA </w:instrText>
      </w:r>
      <w:r w:rsidR="0035785B">
        <w:fldChar w:fldCharType="end"/>
      </w:r>
      <w:r>
        <w:fldChar w:fldCharType="separate"/>
      </w:r>
      <w:r w:rsidR="0035785B">
        <w:rPr>
          <w:noProof/>
        </w:rPr>
        <w:t>[73]</w:t>
      </w:r>
      <w:r>
        <w:fldChar w:fldCharType="end"/>
      </w:r>
      <w:r w:rsidRPr="00140EA2">
        <w:t>, a tumour suppressor with a short half-life in cells due to</w:t>
      </w:r>
      <w:r w:rsidR="007A5793">
        <w:t xml:space="preserve"> </w:t>
      </w:r>
      <w:r w:rsidR="005B67B4">
        <w:t>its</w:t>
      </w:r>
      <w:r w:rsidRPr="00140EA2">
        <w:t xml:space="preserve"> interaction with the Ubiquitin E3</w:t>
      </w:r>
      <w:r w:rsidR="005B67B4">
        <w:t>-</w:t>
      </w:r>
      <w:r w:rsidRPr="00140EA2">
        <w:t xml:space="preserve">ligase MDM2, which targets p53 </w:t>
      </w:r>
      <w:bookmarkStart w:id="3" w:name="_Ref488833341"/>
      <w:r w:rsidRPr="00140EA2">
        <w:t xml:space="preserve">for degradation </w:t>
      </w:r>
      <w:r>
        <w:fldChar w:fldCharType="begin">
          <w:fldData xml:space="preserve">PEVuZE5vdGU+PENpdGU+PEF1dGhvcj5MYW5lPC9BdXRob3I+PFllYXI+MTk5MjwvWWVhcj48UmVj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</w:fldData>
        </w:fldChar>
      </w:r>
      <w:r w:rsidR="0035785B">
        <w:instrText xml:space="preserve"> ADDIN EN.CITE </w:instrText>
      </w:r>
      <w:r w:rsidR="0035785B">
        <w:fldChar w:fldCharType="begin">
          <w:fldData xml:space="preserve">PEVuZE5vdGU+PENpdGU+PEF1dGhvcj5MYW5lPC9BdXRob3I+PFllYXI+MTk5MjwvWWVhcj48UmVj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</w:fldData>
        </w:fldChar>
      </w:r>
      <w:r w:rsidR="0035785B">
        <w:instrText xml:space="preserve"> ADDIN EN.CITE.DATA </w:instrText>
      </w:r>
      <w:r w:rsidR="0035785B">
        <w:fldChar w:fldCharType="end"/>
      </w:r>
      <w:r>
        <w:fldChar w:fldCharType="separate"/>
      </w:r>
      <w:r w:rsidR="0035785B">
        <w:rPr>
          <w:noProof/>
        </w:rPr>
        <w:t>[74,75]</w:t>
      </w:r>
      <w:r>
        <w:fldChar w:fldCharType="end"/>
      </w:r>
      <w:bookmarkEnd w:id="3"/>
      <w:r w:rsidRPr="00140EA2">
        <w:t xml:space="preserve">. The dysregulation of p53 in many cancers (and stabilisation </w:t>
      </w:r>
      <w:r w:rsidR="007A5793">
        <w:t>upon</w:t>
      </w:r>
      <w:r w:rsidR="007A5793" w:rsidRPr="00140EA2">
        <w:t xml:space="preserve"> </w:t>
      </w:r>
      <w:r w:rsidRPr="00140EA2">
        <w:t>DNA damage) means that understanding, and potentially disrupting, the p53:MDM2 complex, is a desirable chemotherapeutic strategy that has become an exemplar in the protein:protein interaction</w:t>
      </w:r>
      <w:r w:rsidR="007A5793" w:rsidRPr="007A5793">
        <w:t xml:space="preserve"> </w:t>
      </w:r>
      <w:r w:rsidR="007A5793">
        <w:t xml:space="preserve">field </w:t>
      </w:r>
      <w:r w:rsidRPr="00140EA2">
        <w:t xml:space="preserve"> </w:t>
      </w:r>
      <w:r>
        <w:fldChar w:fldCharType="begin"/>
      </w:r>
      <w:r w:rsidR="0035785B">
        <w:instrText xml:space="preserve"> ADDIN EN.CITE &lt;EndNote&gt;&lt;Cite&gt;&lt;Author&gt;Wang&lt;/Author&gt;&lt;Year&gt;2017&lt;/Year&gt;&lt;RecNum&gt;72&lt;/RecNum&gt;&lt;DisplayText&gt;[76]&lt;/DisplayText&gt;&lt;record&gt;&lt;rec-number&gt;72&lt;/rec-number&gt;&lt;foreign-keys&gt;&lt;key app="EN" db-id="e9ze2v507rw90ress9cxz0zhpwwd500fattv" timestamp="1512769689"&gt;72&lt;/key&gt;&lt;/foreign-keys&gt;&lt;ref-type name="Journal Article"&gt;17&lt;/ref-type&gt;&lt;contributors&gt;&lt;authors&gt;&lt;author&gt;Wang, S.&lt;/author&gt;&lt;author&gt;Zhao, Y.&lt;/author&gt;&lt;author&gt;Aguilar, A.&lt;/author&gt;&lt;author&gt;Bernard, D.&lt;/author&gt;&lt;author&gt;Yang, C. Y.&lt;/author&gt;&lt;/authors&gt;&lt;/contributors&gt;&lt;auth-address&gt;University of Michigan Comprehensive Cancer Center and Departments of Internal Medicine, Pharmacology, and Medicinal Chemistry, University of Michigan, Ann Arbor, Michigan 48109.&lt;/auth-address&gt;&lt;titles&gt;&lt;title&gt;Targeting the MDM2-p53 Protein-Protein Interaction for New Cancer Therapy: Progress and Challenges&lt;/title&gt;&lt;secondary-title&gt;Cold Spring Harb Perspect Med&lt;/secondary-title&gt;&lt;/titles&gt;&lt;periodical&gt;&lt;full-title&gt;Cold Spring Harb Perspect Med&lt;/full-title&gt;&lt;/periodical&gt;&lt;volume&gt;7&lt;/volume&gt;&lt;number&gt;5&lt;/number&gt;&lt;dates&gt;&lt;year&gt;2017&lt;/year&gt;&lt;pub-dates&gt;&lt;date&gt;May 01&lt;/date&gt;&lt;/pub-dates&gt;&lt;/dates&gt;&lt;isbn&gt;2157-1422 (Electronic)&amp;#xD;2157-1422 (Linking)&lt;/isbn&gt;&lt;accession-num&gt;28270530&lt;/accession-num&gt;&lt;urls&gt;&lt;related-urls&gt;&lt;url&gt;https://www.ncbi.nlm.nih.gov/pubmed/28270530&lt;/url&gt;&lt;/related-urls&gt;&lt;/urls&gt;&lt;electronic-resource-num&gt;10.1101/cshperspect.a026245&lt;/electronic-resource-num&gt;&lt;/record&gt;&lt;/Cite&gt;&lt;/EndNote&gt;</w:instrText>
      </w:r>
      <w:r>
        <w:fldChar w:fldCharType="separate"/>
      </w:r>
      <w:r w:rsidR="0035785B">
        <w:rPr>
          <w:noProof/>
        </w:rPr>
        <w:t>[76]</w:t>
      </w:r>
      <w:r>
        <w:fldChar w:fldCharType="end"/>
      </w:r>
      <w:r w:rsidRPr="00140EA2">
        <w:t xml:space="preserve">. Using native IM-MS, Dickinson </w:t>
      </w:r>
      <w:r w:rsidRPr="00140EA2">
        <w:rPr>
          <w:i/>
        </w:rPr>
        <w:t>et al.</w:t>
      </w:r>
      <w:r w:rsidRPr="00140EA2">
        <w:t xml:space="preserve"> evaluated the effect of two small molecules, RITA and Nutelin-3, which were designed to interfere with the formation of the p53:MDM2 complex by binding to either p53 or MDM2 respectively</w:t>
      </w:r>
      <w:r>
        <w:t xml:space="preserve"> </w:t>
      </w:r>
      <w:r>
        <w:fldChar w:fldCharType="begin">
          <w:fldData xml:space="preserve">PEVuZE5vdGU+PENpdGU+PEF1dGhvcj5EaWNraW5zb248L0F1dGhvcj48WWVhcj4yMDE1PC9ZZWFy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</w:fldData>
        </w:fldChar>
      </w:r>
      <w:r w:rsidR="0035785B">
        <w:instrText xml:space="preserve"> ADDIN EN.CITE </w:instrText>
      </w:r>
      <w:r w:rsidR="0035785B">
        <w:fldChar w:fldCharType="begin">
          <w:fldData xml:space="preserve">PEVuZE5vdGU+PENpdGU+PEF1dGhvcj5EaWNraW5zb248L0F1dGhvcj48WWVhcj4yMDE1PC9ZZWFy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</w:fldData>
        </w:fldChar>
      </w:r>
      <w:r w:rsidR="0035785B">
        <w:instrText xml:space="preserve"> ADDIN EN.CITE.DATA </w:instrText>
      </w:r>
      <w:r w:rsidR="0035785B">
        <w:fldChar w:fldCharType="end"/>
      </w:r>
      <w:r>
        <w:fldChar w:fldCharType="separate"/>
      </w:r>
      <w:r w:rsidR="0035785B">
        <w:rPr>
          <w:noProof/>
        </w:rPr>
        <w:t>[73]</w:t>
      </w:r>
      <w:r>
        <w:fldChar w:fldCharType="end"/>
      </w:r>
      <w:r w:rsidRPr="00140EA2">
        <w:t>. The non-covalent RITA/p53 complex was unstable under the relatively benign conditions used in these analyses, suggesting a lower K</w:t>
      </w:r>
      <w:r w:rsidRPr="00140EA2">
        <w:rPr>
          <w:vertAlign w:val="subscript"/>
        </w:rPr>
        <w:t>D</w:t>
      </w:r>
      <w:r w:rsidRPr="00140EA2">
        <w:t xml:space="preserve"> than previously measured in solution, or a requirement for hydrophobic interactions that are lost upon transfer to the gas-phase. However, by evaluating the variance in charge state distribution and CCSD in the absence or presence of RITA, a compound-depen</w:t>
      </w:r>
      <w:r w:rsidR="008559CC">
        <w:t>dent conformation change in p53</w:t>
      </w:r>
      <w:r w:rsidRPr="00140EA2">
        <w:t xml:space="preserve"> with a modest decrease in protein disorder and compaction, </w:t>
      </w:r>
      <w:r w:rsidR="005333C9">
        <w:t>was</w:t>
      </w:r>
      <w:r w:rsidR="005333C9" w:rsidRPr="00140EA2">
        <w:t xml:space="preserve"> </w:t>
      </w:r>
      <w:r w:rsidRPr="00140EA2">
        <w:t xml:space="preserve">observed. Similarly, conformational changes were also reported in the N-terminal region of MDM2 in the presence of the high-affinity </w:t>
      </w:r>
      <w:r w:rsidR="005333C9">
        <w:t>(</w:t>
      </w:r>
      <w:r w:rsidR="005B67B4" w:rsidRPr="00140EA2">
        <w:t>K</w:t>
      </w:r>
      <w:r w:rsidR="005B67B4" w:rsidRPr="00140EA2">
        <w:rPr>
          <w:vertAlign w:val="subscript"/>
        </w:rPr>
        <w:t>D</w:t>
      </w:r>
      <w:r w:rsidR="005333C9">
        <w:t xml:space="preserve"> ~100 nM) </w:t>
      </w:r>
      <w:r w:rsidRPr="00140EA2">
        <w:t xml:space="preserve">small molecule ligand Nutlin-3, which was observed to bind preferentially to </w:t>
      </w:r>
      <w:r w:rsidR="005333C9">
        <w:t>a</w:t>
      </w:r>
      <w:r w:rsidR="005333C9" w:rsidRPr="00140EA2">
        <w:t xml:space="preserve"> </w:t>
      </w:r>
      <w:r w:rsidR="007A5793">
        <w:t xml:space="preserve">more </w:t>
      </w:r>
      <w:r w:rsidRPr="00140EA2">
        <w:t xml:space="preserve">compact </w:t>
      </w:r>
      <w:r w:rsidR="005333C9">
        <w:t>(</w:t>
      </w:r>
      <w:r w:rsidRPr="00140EA2">
        <w:t>and relatively inflexible</w:t>
      </w:r>
      <w:r w:rsidR="005333C9">
        <w:t>)</w:t>
      </w:r>
      <w:r w:rsidRPr="00140EA2">
        <w:t xml:space="preserve"> </w:t>
      </w:r>
      <w:r w:rsidR="007A5793">
        <w:t>form of</w:t>
      </w:r>
      <w:r w:rsidRPr="00140EA2">
        <w:t xml:space="preserve"> MDM2</w:t>
      </w:r>
      <w:r w:rsidR="007A5793">
        <w:t xml:space="preserve"> </w:t>
      </w:r>
      <w:r>
        <w:fldChar w:fldCharType="begin">
          <w:fldData xml:space="preserve">PEVuZE5vdGU+PENpdGU+PEF1dGhvcj5EaWNraW5zb248L0F1dGhvcj48WWVhcj4yMDE1PC9ZZWFy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</w:fldData>
        </w:fldChar>
      </w:r>
      <w:r w:rsidR="0035785B">
        <w:instrText xml:space="preserve"> ADDIN EN.CITE </w:instrText>
      </w:r>
      <w:r w:rsidR="0035785B">
        <w:fldChar w:fldCharType="begin">
          <w:fldData xml:space="preserve">PEVuZE5vdGU+PENpdGU+PEF1dGhvcj5EaWNraW5zb248L0F1dGhvcj48WWVhcj4yMDE1PC9ZZWFy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</w:fldData>
        </w:fldChar>
      </w:r>
      <w:r w:rsidR="0035785B">
        <w:instrText xml:space="preserve"> ADDIN EN.CITE.DATA </w:instrText>
      </w:r>
      <w:r w:rsidR="0035785B">
        <w:fldChar w:fldCharType="end"/>
      </w:r>
      <w:r>
        <w:fldChar w:fldCharType="separate"/>
      </w:r>
      <w:r w:rsidR="0035785B">
        <w:rPr>
          <w:noProof/>
        </w:rPr>
        <w:t>[73]</w:t>
      </w:r>
      <w:r>
        <w:fldChar w:fldCharType="end"/>
      </w:r>
      <w:r w:rsidRPr="00140EA2">
        <w:t xml:space="preserve">. </w:t>
      </w:r>
      <w:r w:rsidR="007A5793">
        <w:t xml:space="preserve">Based on these important observations relating conformation to binding, </w:t>
      </w:r>
      <w:r w:rsidR="005B67B4">
        <w:t>i</w:t>
      </w:r>
      <w:r w:rsidRPr="00140EA2">
        <w:t xml:space="preserve">t is </w:t>
      </w:r>
      <w:r w:rsidR="005B67B4">
        <w:t>clear</w:t>
      </w:r>
      <w:r w:rsidR="005B67B4" w:rsidRPr="00140EA2">
        <w:t xml:space="preserve"> </w:t>
      </w:r>
      <w:r w:rsidRPr="00140EA2">
        <w:t xml:space="preserve">that IM-MS has </w:t>
      </w:r>
      <w:r w:rsidRPr="00140EA2">
        <w:lastRenderedPageBreak/>
        <w:t xml:space="preserve">much to offer in the field of IDPs and protein:protein interactions, and their stabilisation/destabilisation by small molecules. </w:t>
      </w:r>
    </w:p>
    <w:p w14:paraId="4B68C0B5" w14:textId="77777777" w:rsidR="00482A39" w:rsidRDefault="00482A39" w:rsidP="008559CC">
      <w:pPr>
        <w:spacing w:after="120"/>
        <w:jc w:val="both"/>
        <w:outlineLvl w:val="0"/>
        <w:rPr>
          <w:b/>
          <w:u w:val="single"/>
        </w:rPr>
      </w:pPr>
    </w:p>
    <w:p w14:paraId="3222EAD9" w14:textId="77777777" w:rsidR="000B56DF" w:rsidRPr="00140EA2" w:rsidRDefault="000B56DF" w:rsidP="008559CC">
      <w:pPr>
        <w:spacing w:after="120"/>
        <w:jc w:val="both"/>
        <w:outlineLvl w:val="0"/>
        <w:rPr>
          <w:b/>
          <w:u w:val="single"/>
        </w:rPr>
      </w:pPr>
      <w:r w:rsidRPr="00140EA2">
        <w:rPr>
          <w:b/>
          <w:u w:val="single"/>
        </w:rPr>
        <w:t>Protein Kinases</w:t>
      </w:r>
    </w:p>
    <w:p w14:paraId="00985330" w14:textId="140010A7" w:rsidR="000B56DF" w:rsidRPr="00140EA2" w:rsidRDefault="000B56DF" w:rsidP="008559CC">
      <w:pPr>
        <w:shd w:val="clear" w:color="auto" w:fill="FFFFFF"/>
        <w:spacing w:after="120"/>
        <w:jc w:val="both"/>
      </w:pPr>
      <w:r w:rsidRPr="00140EA2">
        <w:t xml:space="preserve">Protein kinases regulate dynamic protein phosphorylation, which is </w:t>
      </w:r>
      <w:r w:rsidR="00B720D5">
        <w:t>essential</w:t>
      </w:r>
      <w:r w:rsidR="00B720D5" w:rsidRPr="00140EA2">
        <w:t xml:space="preserve"> </w:t>
      </w:r>
      <w:r w:rsidRPr="00140EA2">
        <w:t>for cell signalling, but also dis-regulated in diseases such as cancer</w:t>
      </w:r>
      <w:r w:rsidR="00B720D5">
        <w:t xml:space="preserve"> and diabetes</w:t>
      </w:r>
      <w:r w:rsidRPr="00140EA2">
        <w:t>. Protein kinases</w:t>
      </w:r>
      <w:r w:rsidR="00B720D5">
        <w:t xml:space="preserve"> usually</w:t>
      </w:r>
      <w:r w:rsidRPr="00140EA2">
        <w:t xml:space="preserve"> cycle between a variety of distinct conformers, presenting numerous opportunities for ligand</w:t>
      </w:r>
      <w:r w:rsidR="00B720D5">
        <w:t>-</w:t>
      </w:r>
      <w:r w:rsidRPr="00140EA2">
        <w:t>binding</w:t>
      </w:r>
      <w:r w:rsidR="00C02B17">
        <w:t xml:space="preserve"> and conformational trapping</w:t>
      </w:r>
      <w:r w:rsidRPr="00140EA2">
        <w:t xml:space="preserve">. Consequently the human protein kinase superfamily (the kinome) has become a </w:t>
      </w:r>
      <w:r w:rsidR="00B720D5">
        <w:t xml:space="preserve">highly </w:t>
      </w:r>
      <w:r w:rsidRPr="00140EA2">
        <w:t xml:space="preserve">valuable class of </w:t>
      </w:r>
      <w:r w:rsidR="00C02B17">
        <w:t>structurally</w:t>
      </w:r>
      <w:r w:rsidRPr="00140EA2">
        <w:t xml:space="preserve">-distinct targets for therapeutic </w:t>
      </w:r>
      <w:r w:rsidR="005B67B4">
        <w:t>intervention</w:t>
      </w:r>
      <w:r w:rsidRPr="00140EA2">
        <w:t xml:space="preserve">. Conservation of the protein kinase catalytic domain, in particular the ATP-binding site, means that it is a challenge to selectively </w:t>
      </w:r>
      <w:r w:rsidR="00C02B17">
        <w:t>modulate</w:t>
      </w:r>
      <w:r w:rsidR="00C02B17" w:rsidRPr="00140EA2">
        <w:t xml:space="preserve"> </w:t>
      </w:r>
      <w:r w:rsidRPr="00140EA2">
        <w:t xml:space="preserve">specific members of the kinome in this region. </w:t>
      </w:r>
      <w:r w:rsidR="00C02B17">
        <w:t>Indeed, e</w:t>
      </w:r>
      <w:r w:rsidRPr="00140EA2">
        <w:t xml:space="preserve">ven after three decades of intensive study, ongoing work still seeks to categorize binding mechanisms of protein kinase inhibitors to help explain conformation-dependent effects in cells.  The seminal discovery of kinase inhibitors that induce distinct structural effects on the same target </w:t>
      </w:r>
      <w:bookmarkStart w:id="4" w:name="_Ref495589867"/>
      <w:r>
        <w:fldChar w:fldCharType="begin">
          <w:fldData xml:space="preserve">PEVuZE5vdGU+PENpdGU+PEF1dGhvcj5OYWdhcjwvQXV0aG9yPjxZZWFyPjIwMDI8L1llYXI+PFJl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</w:fldData>
        </w:fldChar>
      </w:r>
      <w:r w:rsidR="0035785B">
        <w:instrText xml:space="preserve"> ADDIN EN.CITE </w:instrText>
      </w:r>
      <w:r w:rsidR="0035785B">
        <w:fldChar w:fldCharType="begin">
          <w:fldData xml:space="preserve">PEVuZE5vdGU+PENpdGU+PEF1dGhvcj5OYWdhcjwvQXV0aG9yPjxZZWFyPjIwMDI8L1llYXI+PFJl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</w:fldData>
        </w:fldChar>
      </w:r>
      <w:r w:rsidR="0035785B">
        <w:instrText xml:space="preserve"> ADDIN EN.CITE.DATA </w:instrText>
      </w:r>
      <w:r w:rsidR="0035785B">
        <w:fldChar w:fldCharType="end"/>
      </w:r>
      <w:r>
        <w:fldChar w:fldCharType="separate"/>
      </w:r>
      <w:r w:rsidR="0035785B">
        <w:rPr>
          <w:noProof/>
        </w:rPr>
        <w:t>[77]</w:t>
      </w:r>
      <w:r>
        <w:fldChar w:fldCharType="end"/>
      </w:r>
      <w:bookmarkEnd w:id="4"/>
      <w:r w:rsidRPr="00140EA2">
        <w:t xml:space="preserve"> and the synthesis of both allosteric and covalent kinase small molecule inhibitors </w:t>
      </w:r>
      <w:r>
        <w:fldChar w:fldCharType="begin"/>
      </w:r>
      <w:r w:rsidR="0035785B">
        <w:instrText xml:space="preserve"> ADDIN EN.CITE &lt;EndNote&gt;&lt;Cite&gt;&lt;Author&gt;Byrne&lt;/Author&gt;&lt;Year&gt;2017&lt;/Year&gt;&lt;RecNum&gt;74&lt;/RecNum&gt;&lt;DisplayText&gt;[78]&lt;/DisplayText&gt;&lt;record&gt;&lt;rec-number&gt;74&lt;/rec-number&gt;&lt;foreign-keys&gt;&lt;key app="EN" db-id="e9ze2v507rw90ress9cxz0zhpwwd500fattv" timestamp="1512769689"&gt;74&lt;/key&gt;&lt;/foreign-keys&gt;&lt;ref-type name="Journal Article"&gt;17&lt;/ref-type&gt;&lt;contributors&gt;&lt;authors&gt;&lt;author&gt;Byrne, D. P.&lt;/author&gt;&lt;author&gt;Foulkes, D. M.&lt;/author&gt;&lt;author&gt;Eyers, P. A.&lt;/author&gt;&lt;/authors&gt;&lt;/contributors&gt;&lt;auth-address&gt;Department of Biochemistry, Institute of Integrative Biology, University of Liverpool, Liverpool, UK.&lt;/auth-address&gt;&lt;titles&gt;&lt;title&gt;Pseudokinases: update on their functions and evaluation as new drug targets&lt;/title&gt;&lt;secondary-title&gt;Future Med Chem&lt;/secondary-title&gt;&lt;/titles&gt;&lt;periodical&gt;&lt;full-title&gt;Future Med Chem&lt;/full-title&gt;&lt;/periodical&gt;&lt;pages&gt;245-265&lt;/pages&gt;&lt;volume&gt;9&lt;/volume&gt;&lt;number&gt;2&lt;/number&gt;&lt;keywords&gt;&lt;keyword&gt;Animals&lt;/keyword&gt;&lt;keyword&gt;*Drug Evaluation, Preclinical&lt;/keyword&gt;&lt;keyword&gt;Humans&lt;/keyword&gt;&lt;keyword&gt;Molecular Structure&lt;/keyword&gt;&lt;keyword&gt;Protein Kinase Inhibitors/chemistry/*pharmacology&lt;/keyword&gt;&lt;keyword&gt;Protein Kinases/*metabolism&lt;/keyword&gt;&lt;keyword&gt;Small Molecule Libraries/chemistry/*pharmacology&lt;/keyword&gt;&lt;keyword&gt;cancer&lt;/keyword&gt;&lt;keyword&gt;cysteine&lt;/keyword&gt;&lt;keyword&gt;cysteinome&lt;/keyword&gt;&lt;keyword&gt;disease&lt;/keyword&gt;&lt;keyword&gt;enzyme&lt;/keyword&gt;&lt;keyword&gt;inhibitor&lt;/keyword&gt;&lt;keyword&gt;kinase&lt;/keyword&gt;&lt;keyword&gt;kinome&lt;/keyword&gt;&lt;keyword&gt;pseudoenzyme&lt;/keyword&gt;&lt;keyword&gt;pseudokinase&lt;/keyword&gt;&lt;keyword&gt;signaling&lt;/keyword&gt;&lt;/keywords&gt;&lt;dates&gt;&lt;year&gt;2017&lt;/year&gt;&lt;pub-dates&gt;&lt;date&gt;Jan&lt;/date&gt;&lt;/pub-dates&gt;&lt;/dates&gt;&lt;isbn&gt;1756-8927 (Electronic)&amp;#xD;1756-8919 (Linking)&lt;/isbn&gt;&lt;accession-num&gt;28097887&lt;/accession-num&gt;&lt;urls&gt;&lt;related-urls&gt;&lt;url&gt;https://www.ncbi.nlm.nih.gov/pubmed/28097887&lt;/url&gt;&lt;/related-urls&gt;&lt;/urls&gt;&lt;electronic-resource-num&gt;10.4155/fmc-2016-0207&lt;/electronic-resource-num&gt;&lt;/record&gt;&lt;/Cite&gt;&lt;/EndNote&gt;</w:instrText>
      </w:r>
      <w:r>
        <w:fldChar w:fldCharType="separate"/>
      </w:r>
      <w:r w:rsidR="0035785B">
        <w:rPr>
          <w:noProof/>
        </w:rPr>
        <w:t>[78]</w:t>
      </w:r>
      <w:r>
        <w:fldChar w:fldCharType="end"/>
      </w:r>
      <w:r w:rsidRPr="00140EA2">
        <w:t xml:space="preserve"> and activators </w:t>
      </w:r>
      <w:r>
        <w:fldChar w:fldCharType="begin">
          <w:fldData xml:space="preserve">PEVuZE5vdGU+PENpdGU+PEF1dGhvcj5MZXJvdXg8L0F1dGhvcj48WWVhcj4yMDE3PC9ZZWFyPjxS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</w:fldData>
        </w:fldChar>
      </w:r>
      <w:r w:rsidR="0035785B">
        <w:instrText xml:space="preserve"> ADDIN EN.CITE </w:instrText>
      </w:r>
      <w:r w:rsidR="0035785B">
        <w:fldChar w:fldCharType="begin">
          <w:fldData xml:space="preserve">PEVuZE5vdGU+PENpdGU+PEF1dGhvcj5MZXJvdXg8L0F1dGhvcj48WWVhcj4yMDE3PC9ZZWFyPjxS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</w:fldData>
        </w:fldChar>
      </w:r>
      <w:r w:rsidR="0035785B">
        <w:instrText xml:space="preserve"> ADDIN EN.CITE.DATA </w:instrText>
      </w:r>
      <w:r w:rsidR="0035785B">
        <w:fldChar w:fldCharType="end"/>
      </w:r>
      <w:r>
        <w:fldChar w:fldCharType="separate"/>
      </w:r>
      <w:r w:rsidR="0035785B">
        <w:rPr>
          <w:noProof/>
        </w:rPr>
        <w:t>[79]</w:t>
      </w:r>
      <w:r>
        <w:fldChar w:fldCharType="end"/>
      </w:r>
      <w:r w:rsidRPr="00140EA2">
        <w:t xml:space="preserve">, reinforces the need for technologies to dissect ligand-dependent allosteric communication </w:t>
      </w:r>
      <w:r>
        <w:fldChar w:fldCharType="begin">
          <w:fldData xml:space="preserve">PEVuZE5vdGU+PENpdGU+PEF1dGhvcj5Nb2hhbnR5PC9BdXRob3I+PFllYXI+MjAxNjwvWWVhcj48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</w:fldData>
        </w:fldChar>
      </w:r>
      <w:r w:rsidR="0035785B">
        <w:instrText xml:space="preserve"> ADDIN EN.CITE </w:instrText>
      </w:r>
      <w:r w:rsidR="0035785B">
        <w:fldChar w:fldCharType="begin">
          <w:fldData xml:space="preserve">PEVuZE5vdGU+PENpdGU+PEF1dGhvcj5Nb2hhbnR5PC9BdXRob3I+PFllYXI+MjAxNjwvWWVhcj48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</w:fldData>
        </w:fldChar>
      </w:r>
      <w:r w:rsidR="0035785B">
        <w:instrText xml:space="preserve"> ADDIN EN.CITE.DATA </w:instrText>
      </w:r>
      <w:r w:rsidR="0035785B">
        <w:fldChar w:fldCharType="end"/>
      </w:r>
      <w:r>
        <w:fldChar w:fldCharType="separate"/>
      </w:r>
      <w:r w:rsidR="0035785B">
        <w:rPr>
          <w:noProof/>
        </w:rPr>
        <w:t>[80]</w:t>
      </w:r>
      <w:r>
        <w:fldChar w:fldCharType="end"/>
      </w:r>
      <w:r w:rsidRPr="00140EA2">
        <w:t xml:space="preserve"> and conformation-dependent effects of ligands on kinases.</w:t>
      </w:r>
    </w:p>
    <w:p w14:paraId="6EBC0F6F" w14:textId="35A7FBA6" w:rsidR="000B56DF" w:rsidRPr="00140EA2" w:rsidRDefault="000B56DF" w:rsidP="008559CC">
      <w:pPr>
        <w:shd w:val="clear" w:color="auto" w:fill="FFFFFF"/>
        <w:spacing w:after="120"/>
        <w:jc w:val="both"/>
      </w:pPr>
      <w:r w:rsidRPr="00140EA2">
        <w:t>One of the earliest studies using IM-MS to investigate ligand binding to protein kinases studied interaction of the archetypical protein kinase A (PKA) regulatory subunit with analogues of cAMP</w:t>
      </w:r>
      <w:r>
        <w:t xml:space="preserve"> </w:t>
      </w:r>
      <w:r>
        <w:fldChar w:fldCharType="begin">
          <w:fldData xml:space="preserve">PEVuZE5vdGU+PENpdGU+PEF1dGhvcj5CYWRpcmVkZHk8L0F1dGhvcj48WWVhcj4yMDExPC9ZZWFy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=
</w:fldData>
        </w:fldChar>
      </w:r>
      <w:r w:rsidR="0035785B">
        <w:instrText xml:space="preserve"> ADDIN EN.CITE </w:instrText>
      </w:r>
      <w:r w:rsidR="0035785B">
        <w:fldChar w:fldCharType="begin">
          <w:fldData xml:space="preserve">PEVuZE5vdGU+PENpdGU+PEF1dGhvcj5CYWRpcmVkZHk8L0F1dGhvcj48WWVhcj4yMDExPC9ZZWFy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=
</w:fldData>
        </w:fldChar>
      </w:r>
      <w:r w:rsidR="0035785B">
        <w:instrText xml:space="preserve"> ADDIN EN.CITE.DATA </w:instrText>
      </w:r>
      <w:r w:rsidR="0035785B">
        <w:fldChar w:fldCharType="end"/>
      </w:r>
      <w:r>
        <w:fldChar w:fldCharType="separate"/>
      </w:r>
      <w:r w:rsidR="0035785B">
        <w:rPr>
          <w:noProof/>
        </w:rPr>
        <w:t>[81]</w:t>
      </w:r>
      <w:r>
        <w:fldChar w:fldCharType="end"/>
      </w:r>
      <w:r w:rsidRPr="00140EA2">
        <w:t>. Using IM-MS, the antagonistic R-enantiomer of thio-substituted cAMP (RpcAMPS) preferentially bound and stabilised the ‘H-form’ of PKA, while the S-enantiomer agonist SpcAMPS was shown to bind the same conformational state</w:t>
      </w:r>
      <w:r w:rsidR="00C02B17">
        <w:t xml:space="preserve"> (the ‘B-form’)</w:t>
      </w:r>
      <w:r w:rsidRPr="00140EA2">
        <w:t xml:space="preserve"> as the natural </w:t>
      </w:r>
      <w:r w:rsidR="00C02B17">
        <w:t xml:space="preserve">ligand </w:t>
      </w:r>
      <w:r w:rsidRPr="00140EA2">
        <w:t>cAMP</w:t>
      </w:r>
      <w:r>
        <w:t xml:space="preserve"> </w:t>
      </w:r>
      <w:r>
        <w:fldChar w:fldCharType="begin">
          <w:fldData xml:space="preserve">PEVuZE5vdGU+PENpdGU+PEF1dGhvcj5CYWRpcmVkZHk8L0F1dGhvcj48WWVhcj4yMDExPC9ZZWFy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=
</w:fldData>
        </w:fldChar>
      </w:r>
      <w:r w:rsidR="0035785B">
        <w:instrText xml:space="preserve"> ADDIN EN.CITE </w:instrText>
      </w:r>
      <w:r w:rsidR="0035785B">
        <w:fldChar w:fldCharType="begin">
          <w:fldData xml:space="preserve">PEVuZE5vdGU+PENpdGU+PEF1dGhvcj5CYWRpcmVkZHk8L0F1dGhvcj48WWVhcj4yMDExPC9ZZWFy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=
</w:fldData>
        </w:fldChar>
      </w:r>
      <w:r w:rsidR="0035785B">
        <w:instrText xml:space="preserve"> ADDIN EN.CITE.DATA </w:instrText>
      </w:r>
      <w:r w:rsidR="0035785B">
        <w:fldChar w:fldCharType="end"/>
      </w:r>
      <w:r>
        <w:fldChar w:fldCharType="separate"/>
      </w:r>
      <w:r w:rsidR="0035785B">
        <w:rPr>
          <w:noProof/>
        </w:rPr>
        <w:t>[81]</w:t>
      </w:r>
      <w:r>
        <w:fldChar w:fldCharType="end"/>
      </w:r>
      <w:r>
        <w:t>. These studies pave</w:t>
      </w:r>
      <w:r w:rsidRPr="00140EA2">
        <w:t xml:space="preserve"> the way for design of novel allosteric PKA R-subunit inhibitors, </w:t>
      </w:r>
      <w:r w:rsidR="00C02B17">
        <w:t xml:space="preserve">with a goal of </w:t>
      </w:r>
      <w:r w:rsidRPr="00140EA2">
        <w:t>regulating interaction</w:t>
      </w:r>
      <w:r w:rsidR="00C02B17">
        <w:t>s</w:t>
      </w:r>
      <w:r w:rsidRPr="00140EA2">
        <w:t xml:space="preserve"> with the PKA catalytic subunit and </w:t>
      </w:r>
      <w:r w:rsidR="00C02B17">
        <w:t xml:space="preserve">modulation of </w:t>
      </w:r>
      <w:r w:rsidRPr="00140EA2">
        <w:t xml:space="preserve">the cellular response to G-protein coupled receptors (GPCRs). </w:t>
      </w:r>
      <w:r w:rsidR="00C02B17">
        <w:t>A separate</w:t>
      </w:r>
      <w:r w:rsidRPr="00140EA2">
        <w:t xml:space="preserve"> study</w:t>
      </w:r>
      <w:r w:rsidR="00C02B17">
        <w:t xml:space="preserve"> employing native MS</w:t>
      </w:r>
      <w:r w:rsidRPr="00140EA2">
        <w:t xml:space="preserve"> reports </w:t>
      </w:r>
      <w:r w:rsidR="00C02B17">
        <w:t>analysis</w:t>
      </w:r>
      <w:r w:rsidR="00C02B17" w:rsidRPr="00140EA2">
        <w:t xml:space="preserve"> </w:t>
      </w:r>
      <w:r w:rsidRPr="00140EA2">
        <w:t xml:space="preserve">of </w:t>
      </w:r>
      <w:r w:rsidR="00C02B17">
        <w:t>a</w:t>
      </w:r>
      <w:r w:rsidR="00C02B17" w:rsidRPr="00140EA2">
        <w:t xml:space="preserve"> </w:t>
      </w:r>
      <w:r w:rsidRPr="00140EA2">
        <w:t xml:space="preserve">pentameric PKA holoenzyme (2 regulatory:2 catalytic subunits) </w:t>
      </w:r>
      <w:r w:rsidR="00C02B17">
        <w:t>bound to a fragment of</w:t>
      </w:r>
      <w:r w:rsidRPr="00140EA2">
        <w:t xml:space="preserve"> the A-kinase anchoring protein AKAP79 under physiological cAMP conditions </w:t>
      </w:r>
      <w:r>
        <w:fldChar w:fldCharType="begin"/>
      </w:r>
      <w:r w:rsidR="0035785B">
        <w:instrText xml:space="preserve"> ADDIN EN.CITE &lt;EndNote&gt;&lt;Cite&gt;&lt;Author&gt;Smith&lt;/Author&gt;&lt;Year&gt;2017&lt;/Year&gt;&lt;RecNum&gt;78&lt;/RecNum&gt;&lt;DisplayText&gt;[82]&lt;/DisplayText&gt;&lt;record&gt;&lt;rec-number&gt;78&lt;/rec-number&gt;&lt;foreign-keys&gt;&lt;key app="EN" db-id="e9ze2v507rw90ress9cxz0zhpwwd500fattv" timestamp="1512769689"&gt;78&lt;/key&gt;&lt;/foreign-keys&gt;&lt;ref-type name="Journal Article"&gt;17&lt;/ref-type&gt;&lt;contributors&gt;&lt;authors&gt;&lt;author&gt;Smith, F. D.&lt;/author&gt;&lt;author&gt;Esseltine, J. L.&lt;/author&gt;&lt;author&gt;Nygren, P. J.&lt;/author&gt;&lt;author&gt;Veesler, D.&lt;/author&gt;&lt;author&gt;Byrne, D. P.&lt;/author&gt;&lt;author&gt;Vonderach, M.&lt;/author&gt;&lt;author&gt;Strashnov, I.&lt;/author&gt;&lt;author&gt;Eyers, C. E.&lt;/author&gt;&lt;author&gt;Eyers, P. A.&lt;/author&gt;&lt;author&gt;Langeberg, L. K.&lt;/author&gt;&lt;author&gt;Scott, J. D.&lt;/author&gt;&lt;/authors&gt;&lt;/contributors&gt;&lt;auth-address&gt;Howard Hughes Medical Institute, Department of Pharmacology, University of Washington, Seattle, WA 98195, USA.&amp;#xD;Department of Biochemistry, University of Washington, Seattle, WA 98195, USA.&amp;#xD;Department of Biochemistry, Institute of Integrative Biology, University of Liverpool, Liverpool L69 7ZB, UK.&amp;#xD;School of Chemistry, The University of Manchester, Manchester M13 9PL, UK.&amp;#xD;Howard Hughes Medical Institute, Department of Pharmacology, University of Washington, Seattle, WA 98195, USA. scottjdw@uw.edu.&lt;/auth-address&gt;&lt;titles&gt;&lt;title&gt;Local protein kinase A action proceeds through intact holoenzymes&lt;/title&gt;&lt;secondary-title&gt;Science&lt;/secondary-title&gt;&lt;/titles&gt;&lt;periodical&gt;&lt;full-title&gt;Science&lt;/full-title&gt;&lt;/periodical&gt;&lt;pages&gt;1288-1293&lt;/pages&gt;&lt;volume&gt;356&lt;/volume&gt;&lt;number&gt;6344&lt;/number&gt;&lt;dates&gt;&lt;year&gt;2017&lt;/year&gt;&lt;pub-dates&gt;&lt;date&gt;Jun 23&lt;/date&gt;&lt;/pub-dates&gt;&lt;/dates&gt;&lt;isbn&gt;1095-9203 (Electronic)&amp;#xD;0036-8075 (Linking)&lt;/isbn&gt;&lt;accession-num&gt;28642438&lt;/accession-num&gt;&lt;urls&gt;&lt;related-urls&gt;&lt;url&gt;https://www.ncbi.nlm.nih.gov/pubmed/28642438&lt;/url&gt;&lt;/related-urls&gt;&lt;/urls&gt;&lt;electronic-resource-num&gt;10.1126/science.aaj1669&lt;/electronic-resource-num&gt;&lt;/record&gt;&lt;/Cite&gt;&lt;/EndNote&gt;</w:instrText>
      </w:r>
      <w:r>
        <w:fldChar w:fldCharType="separate"/>
      </w:r>
      <w:r w:rsidR="0035785B">
        <w:rPr>
          <w:noProof/>
        </w:rPr>
        <w:t>[82]</w:t>
      </w:r>
      <w:r>
        <w:fldChar w:fldCharType="end"/>
      </w:r>
      <w:r w:rsidRPr="00140EA2">
        <w:t xml:space="preserve">.  It will </w:t>
      </w:r>
      <w:r w:rsidR="00AB5647">
        <w:t xml:space="preserve">thus </w:t>
      </w:r>
      <w:r w:rsidRPr="00140EA2">
        <w:t xml:space="preserve">be interesting </w:t>
      </w:r>
      <w:r w:rsidR="00AB5647">
        <w:t xml:space="preserve">to </w:t>
      </w:r>
      <w:r w:rsidRPr="00140EA2">
        <w:t xml:space="preserve">evaluate the conformational dynamics (CCSD) of these subunits </w:t>
      </w:r>
      <w:r w:rsidR="00C02B17">
        <w:t>after</w:t>
      </w:r>
      <w:r w:rsidR="00C02B17" w:rsidRPr="00140EA2">
        <w:t xml:space="preserve"> </w:t>
      </w:r>
      <w:r w:rsidRPr="00140EA2">
        <w:t xml:space="preserve">selective release from </w:t>
      </w:r>
      <w:r w:rsidR="00C02B17">
        <w:t>the</w:t>
      </w:r>
      <w:r w:rsidR="00C02B17" w:rsidRPr="00140EA2">
        <w:t xml:space="preserve"> </w:t>
      </w:r>
      <w:r w:rsidRPr="00140EA2">
        <w:t>pentamer</w:t>
      </w:r>
      <w:r w:rsidR="00C02B17">
        <w:t xml:space="preserve">, or </w:t>
      </w:r>
      <w:r w:rsidR="00AB5647">
        <w:t xml:space="preserve">additionally </w:t>
      </w:r>
      <w:r w:rsidR="00C02B17">
        <w:t>in the presence of small molecule kinase inhibitors</w:t>
      </w:r>
      <w:r w:rsidRPr="00140EA2">
        <w:t>.</w:t>
      </w:r>
    </w:p>
    <w:p w14:paraId="3FA8FB9A" w14:textId="7692F232" w:rsidR="000B56DF" w:rsidRPr="0022485B" w:rsidRDefault="00C02B17" w:rsidP="008559CC">
      <w:pPr>
        <w:shd w:val="clear" w:color="auto" w:fill="FFFFFF"/>
        <w:spacing w:after="120"/>
        <w:jc w:val="both"/>
        <w:rPr>
          <w:i/>
        </w:rPr>
      </w:pPr>
      <w:r>
        <w:t xml:space="preserve">In </w:t>
      </w:r>
      <w:r w:rsidR="00AB5647">
        <w:t xml:space="preserve">an unrelated study on the same </w:t>
      </w:r>
      <w:r w:rsidR="00B720D5">
        <w:t xml:space="preserve">PKA </w:t>
      </w:r>
      <w:r w:rsidR="005D10EA">
        <w:t xml:space="preserve">signalling </w:t>
      </w:r>
      <w:r w:rsidR="00AB5647">
        <w:t>system</w:t>
      </w:r>
      <w:r w:rsidR="00B720D5">
        <w:t xml:space="preserve"> components</w:t>
      </w:r>
      <w:r w:rsidR="00AB5647">
        <w:t>,</w:t>
      </w:r>
      <w:r w:rsidR="000B56DF" w:rsidRPr="00140EA2">
        <w:t xml:space="preserve"> the PKA inhibitor protein (PKI), a </w:t>
      </w:r>
      <w:r w:rsidR="005D10EA">
        <w:t xml:space="preserve">very </w:t>
      </w:r>
      <w:r w:rsidR="000B56DF" w:rsidRPr="00140EA2">
        <w:t xml:space="preserve">potent </w:t>
      </w:r>
      <w:r>
        <w:t xml:space="preserve">endogenous </w:t>
      </w:r>
      <w:r w:rsidR="005D10EA">
        <w:t xml:space="preserve">protein </w:t>
      </w:r>
      <w:r w:rsidR="000B56DF" w:rsidRPr="00140EA2">
        <w:t xml:space="preserve">inhibitor of the PKA catalytic subunit (PKAc), was shown </w:t>
      </w:r>
      <w:r w:rsidR="005D10EA">
        <w:t xml:space="preserve">by IM-MS </w:t>
      </w:r>
      <w:r w:rsidR="000B56DF" w:rsidRPr="00140EA2">
        <w:t xml:space="preserve">to exhibit preferential binding to </w:t>
      </w:r>
      <w:r>
        <w:t>the</w:t>
      </w:r>
      <w:r w:rsidR="000B56DF" w:rsidRPr="00140EA2">
        <w:t xml:space="preserve"> more compact </w:t>
      </w:r>
      <w:r w:rsidR="00B720D5">
        <w:t xml:space="preserve">catalytically-active </w:t>
      </w:r>
      <w:r w:rsidR="000B56DF" w:rsidRPr="00140EA2">
        <w:t xml:space="preserve">form of PKAc associated with C-subunit </w:t>
      </w:r>
      <w:r>
        <w:t>auto</w:t>
      </w:r>
      <w:r w:rsidR="000B56DF" w:rsidRPr="00140EA2">
        <w:t>phosphorylation (Figure 3)</w:t>
      </w:r>
      <w:r w:rsidR="000B56DF">
        <w:t xml:space="preserve"> </w:t>
      </w:r>
      <w:r w:rsidR="000B56DF">
        <w:fldChar w:fldCharType="begin"/>
      </w:r>
      <w:r w:rsidR="0035785B">
        <w:instrText xml:space="preserve"> ADDIN EN.CITE &lt;EndNote&gt;&lt;Cite&gt;&lt;Author&gt;Byrne&lt;/Author&gt;&lt;Year&gt;2016&lt;/Year&gt;&lt;RecNum&gt;79&lt;/RecNum&gt;&lt;DisplayText&gt;[83]&lt;/DisplayText&gt;&lt;record&gt;&lt;rec-number&gt;79&lt;/rec-number&gt;&lt;foreign-keys&gt;&lt;key app="EN" db-id="e9ze2v507rw90ress9cxz0zhpwwd500fattv" timestamp="1512769689"&gt;79&lt;/key&gt;&lt;/foreign-keys&gt;&lt;ref-type name="Journal Article"&gt;17&lt;/ref-type&gt;&lt;contributors&gt;&lt;authors&gt;&lt;author&gt;Byrne, D. P.&lt;/author&gt;&lt;author&gt;Vonderach, M.&lt;/author&gt;&lt;author&gt;Ferries, S.&lt;/author&gt;&lt;author&gt;Brownridge, P. J.&lt;/author&gt;&lt;author&gt;Eyers, C. E.&lt;/author&gt;&lt;author&gt;Eyers, P. A.&lt;/author&gt;&lt;/authors&gt;&lt;/contributors&gt;&lt;auth-address&gt;Department of Biochemistry, Institute of Integrative Biology, University of Liverpool, Crown Street, Liverpool L69 7ZB, U.K.&lt;/auth-address&gt;&lt;titles&gt;&lt;title&gt;cAMP-dependent protein kinase (PKA) complexes probed by complementary differential scanning fluorimetry and ion mobility-mass spectrometry&lt;/title&gt;&lt;secondary-title&gt;Biochem J&lt;/secondary-title&gt;&lt;/titles&gt;&lt;periodical&gt;&lt;full-title&gt;Biochem J&lt;/full-title&gt;&lt;/periodical&gt;&lt;pages&gt;3159-75&lt;/pages&gt;&lt;volume&gt;473&lt;/volume&gt;&lt;number&gt;19&lt;/number&gt;&lt;keywords&gt;&lt;keyword&gt;Cyclic AMP-Dependent Protein Kinases/*metabolism&lt;/keyword&gt;&lt;keyword&gt;Fluorometry/*methods&lt;/keyword&gt;&lt;keyword&gt;Molecular Probes&lt;/keyword&gt;&lt;keyword&gt;Phosphorylation&lt;/keyword&gt;&lt;keyword&gt;Spectrometry, Mass, Electrospray Ionization/*methods&lt;/keyword&gt;&lt;keyword&gt;complex&lt;/keyword&gt;&lt;keyword&gt;inhibitor&lt;/keyword&gt;&lt;keyword&gt;ion mobility&lt;/keyword&gt;&lt;keyword&gt;mass spectrometry&lt;/keyword&gt;&lt;keyword&gt;protein kinase A&lt;/keyword&gt;&lt;keyword&gt;protein structure&lt;/keyword&gt;&lt;/keywords&gt;&lt;dates&gt;&lt;year&gt;2016&lt;/year&gt;&lt;pub-dates&gt;&lt;date&gt;Oct 01&lt;/date&gt;&lt;/pub-dates&gt;&lt;/dates&gt;&lt;isbn&gt;1470-8728 (Electronic)&amp;#xD;0264-6021 (Linking)&lt;/isbn&gt;&lt;accession-num&gt;27444646&lt;/accession-num&gt;&lt;urls&gt;&lt;related-urls&gt;&lt;url&gt;https://www.ncbi.nlm.nih.gov/pubmed/27444646&lt;/url&gt;&lt;/related-urls&gt;&lt;/urls&gt;&lt;custom2&gt;PMC5095912&lt;/custom2&gt;&lt;electronic-resource-num&gt;10.1042/BCJ20160648&lt;/electronic-resource-num&gt;&lt;/record&gt;&lt;/Cite&gt;&lt;/EndNote&gt;</w:instrText>
      </w:r>
      <w:r w:rsidR="000B56DF">
        <w:fldChar w:fldCharType="separate"/>
      </w:r>
      <w:r w:rsidR="0035785B">
        <w:rPr>
          <w:noProof/>
        </w:rPr>
        <w:t>[83]</w:t>
      </w:r>
      <w:r w:rsidR="000B56DF">
        <w:fldChar w:fldCharType="end"/>
      </w:r>
      <w:r w:rsidR="000B56DF" w:rsidRPr="00140EA2">
        <w:t>.</w:t>
      </w:r>
      <w:bookmarkStart w:id="5" w:name="_Ref488756978"/>
      <w:r w:rsidR="000B56DF" w:rsidRPr="00140EA2">
        <w:rPr>
          <w:rStyle w:val="EndnoteReference"/>
        </w:rPr>
        <w:t xml:space="preserve"> </w:t>
      </w:r>
      <w:bookmarkEnd w:id="5"/>
      <w:r w:rsidR="000B56DF" w:rsidRPr="00140EA2">
        <w:rPr>
          <w:rFonts w:cs="Arial"/>
        </w:rPr>
        <w:t>Interestingly, CIU</w:t>
      </w:r>
      <w:r w:rsidR="000B56DF" w:rsidRPr="00140EA2">
        <w:t xml:space="preserve"> studies revealed that </w:t>
      </w:r>
      <w:r>
        <w:t>the</w:t>
      </w:r>
      <w:r w:rsidRPr="00140EA2">
        <w:t xml:space="preserve"> </w:t>
      </w:r>
      <w:r w:rsidR="000B56DF" w:rsidRPr="00140EA2">
        <w:t>PKI-binding conformer of PKAc exhibited greater structural stability</w:t>
      </w:r>
      <w:r w:rsidR="00AB5647">
        <w:t xml:space="preserve"> than the PKAc conformer unable to bind </w:t>
      </w:r>
      <w:r w:rsidR="00B720D5">
        <w:t xml:space="preserve">to </w:t>
      </w:r>
      <w:r w:rsidR="00AB5647">
        <w:t>PKI</w:t>
      </w:r>
      <w:r w:rsidR="00B720D5">
        <w:t>, which was itself much more similar to deposphorylated PKAc</w:t>
      </w:r>
      <w:r w:rsidR="000B56DF" w:rsidRPr="00140EA2">
        <w:t xml:space="preserve">. IM-MS with CIU, and complementary </w:t>
      </w:r>
      <w:r w:rsidR="00B720D5">
        <w:t xml:space="preserve">thermal stability </w:t>
      </w:r>
      <w:r w:rsidR="000B56DF" w:rsidRPr="00140EA2">
        <w:t xml:space="preserve">studies </w:t>
      </w:r>
      <w:r w:rsidR="00B720D5">
        <w:t>employing</w:t>
      </w:r>
      <w:r w:rsidR="00B720D5" w:rsidRPr="00140EA2">
        <w:t xml:space="preserve"> </w:t>
      </w:r>
      <w:r w:rsidR="000B56DF" w:rsidRPr="00140EA2">
        <w:t>differential scanning fluorimetry (DSF)</w:t>
      </w:r>
      <w:r w:rsidR="00B720D5">
        <w:t>,</w:t>
      </w:r>
      <w:r w:rsidR="000B56DF" w:rsidRPr="00140EA2">
        <w:t xml:space="preserve"> </w:t>
      </w:r>
      <w:r w:rsidR="00AB5647">
        <w:t xml:space="preserve">further </w:t>
      </w:r>
      <w:r w:rsidR="000B56DF" w:rsidRPr="00140EA2">
        <w:t>demonstrated the effect</w:t>
      </w:r>
      <w:r w:rsidR="00AB5647">
        <w:t>s</w:t>
      </w:r>
      <w:r w:rsidR="000B56DF" w:rsidRPr="00140EA2">
        <w:t xml:space="preserve"> of PKAc hyper-phosphorylation and conformation-dependent binding of a panel of small molecule kinase inhibitors (including</w:t>
      </w:r>
      <w:r w:rsidR="00B720D5">
        <w:t xml:space="preserve"> both</w:t>
      </w:r>
      <w:r w:rsidR="000B56DF" w:rsidRPr="00140EA2">
        <w:t xml:space="preserve"> </w:t>
      </w:r>
      <w:r>
        <w:t>classical</w:t>
      </w:r>
      <w:r w:rsidR="000B56DF" w:rsidRPr="00140EA2">
        <w:t xml:space="preserve"> PKA inhibitors</w:t>
      </w:r>
      <w:r>
        <w:t xml:space="preserve"> such as H89</w:t>
      </w:r>
      <w:r w:rsidR="000B56DF" w:rsidRPr="00140EA2">
        <w:t xml:space="preserve"> and </w:t>
      </w:r>
      <w:r w:rsidR="00B720D5">
        <w:t>the clinical</w:t>
      </w:r>
      <w:r w:rsidR="00B720D5" w:rsidRPr="00140EA2">
        <w:t xml:space="preserve"> </w:t>
      </w:r>
      <w:r>
        <w:t xml:space="preserve">phase I </w:t>
      </w:r>
      <w:r w:rsidR="000B56DF" w:rsidRPr="00140EA2">
        <w:t xml:space="preserve">oral multi-AGC kinase inhibitor AT13148). </w:t>
      </w:r>
      <w:r>
        <w:t>Interestingly</w:t>
      </w:r>
      <w:r w:rsidR="000B56DF" w:rsidRPr="00140EA2">
        <w:t xml:space="preserve">, the PKAc:drug complexes exhibited markedly reduced conformational flexibility, confirming </w:t>
      </w:r>
      <w:r w:rsidR="00B720D5">
        <w:t xml:space="preserve">that </w:t>
      </w:r>
      <w:r w:rsidR="00482A39">
        <w:t>significant</w:t>
      </w:r>
      <w:r w:rsidR="00B720D5">
        <w:t xml:space="preserve"> </w:t>
      </w:r>
      <w:r w:rsidR="000B56DF" w:rsidRPr="00140EA2">
        <w:t xml:space="preserve">structural changes </w:t>
      </w:r>
      <w:r w:rsidR="00B720D5">
        <w:t xml:space="preserve">occur </w:t>
      </w:r>
      <w:r w:rsidR="000B56DF" w:rsidRPr="00140EA2">
        <w:t>upon binding</w:t>
      </w:r>
      <w:r>
        <w:t xml:space="preserve"> to different classes of small molecule</w:t>
      </w:r>
      <w:r w:rsidR="000B56DF" w:rsidRPr="00140EA2">
        <w:t xml:space="preserve">.  </w:t>
      </w:r>
      <w:r w:rsidR="00B720D5">
        <w:t>In another related study,</w:t>
      </w:r>
      <w:r w:rsidR="005D10EA">
        <w:t xml:space="preserve"> IM-MS and enzyme-based </w:t>
      </w:r>
      <w:r w:rsidR="00482A39">
        <w:t xml:space="preserve">strategies were </w:t>
      </w:r>
      <w:r w:rsidR="005D10EA">
        <w:t xml:space="preserve"> </w:t>
      </w:r>
      <w:r w:rsidR="00B720D5">
        <w:t>exploited</w:t>
      </w:r>
      <w:r w:rsidR="005D10EA">
        <w:t xml:space="preserve"> to demonstrate that the atypical two component hexameric histidine kinase ExsG can</w:t>
      </w:r>
      <w:r w:rsidR="00482A39">
        <w:t xml:space="preserve"> exist in both a phosphorylated</w:t>
      </w:r>
      <w:r w:rsidR="005D10EA">
        <w:t xml:space="preserve"> but catalytically inactive ‘compact’ </w:t>
      </w:r>
      <w:r w:rsidR="005D10EA">
        <w:lastRenderedPageBreak/>
        <w:t xml:space="preserve">conformation, and an ‘open’ catalytically active conformation that is associated with nucleotide </w:t>
      </w:r>
      <w:r w:rsidR="007B6A22">
        <w:rPr>
          <w:i/>
          <w:noProof/>
          <w:color w:val="000000" w:themeColor="text1"/>
          <w:lang w:eastAsia="en-GB"/>
        </w:rPr>
        <w:drawing>
          <wp:anchor distT="0" distB="0" distL="114300" distR="114300" simplePos="0" relativeHeight="251662336" behindDoc="0" locked="0" layoutInCell="1" allowOverlap="1" wp14:anchorId="7E36447B" wp14:editId="0354CA6B">
            <wp:simplePos x="0" y="0"/>
            <wp:positionH relativeFrom="margin">
              <wp:align>center</wp:align>
            </wp:positionH>
            <wp:positionV relativeFrom="page">
              <wp:posOffset>1356087</wp:posOffset>
            </wp:positionV>
            <wp:extent cx="5816448" cy="33195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_8Dec.tif"/>
                    <pic:cNvPicPr/>
                  </pic:nvPicPr>
                  <pic:blipFill rotWithShape="1">
                    <a:blip r:embed="rId12">
                      <a:extLst>
                        <a:ext uri="{28A0092B-C50C-407E-A947-70E740481C1C}">
                          <a14:useLocalDpi xmlns:a14="http://schemas.microsoft.com/office/drawing/2010/main" val="0"/>
                        </a:ext>
                      </a:extLst>
                    </a:blip>
                    <a:srcRect l="11796" t="6452" r="16526" b="20819"/>
                    <a:stretch/>
                  </pic:blipFill>
                  <pic:spPr bwMode="auto">
                    <a:xfrm>
                      <a:off x="0" y="0"/>
                      <a:ext cx="5816448" cy="3319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D10EA" w:rsidRPr="0022485B">
        <w:rPr>
          <w:i/>
        </w:rPr>
        <w:t>binding.</w:t>
      </w:r>
      <w:r w:rsidR="0056599E" w:rsidRPr="0022485B">
        <w:rPr>
          <w:i/>
        </w:rPr>
        <w:t xml:space="preserve"> </w:t>
      </w:r>
      <w:r w:rsidR="0056599E" w:rsidRPr="0022485B">
        <w:rPr>
          <w:i/>
        </w:rPr>
        <w:fldChar w:fldCharType="begin"/>
      </w:r>
      <w:r w:rsidR="0035785B" w:rsidRPr="0022485B">
        <w:rPr>
          <w:i/>
        </w:rPr>
        <w:instrText xml:space="preserve"> ADDIN EN.CITE &lt;EndNote&gt;&lt;Cite&gt;&lt;Author&gt;Wojnowska&lt;/Author&gt;&lt;Year&gt;2013&lt;/Year&gt;&lt;RecNum&gt;103&lt;/RecNum&gt;&lt;DisplayText&gt;[84]&lt;/DisplayText&gt;&lt;record&gt;&lt;rec-number&gt;103&lt;/rec-number&gt;&lt;foreign-keys&gt;&lt;key app="EN" db-id="e9ze2v507rw90ress9cxz0zhpwwd500fattv" timestamp="1512770128"&gt;103&lt;/key&gt;&lt;/foreign-keys&gt;&lt;ref-type name="Journal Article"&gt;17&lt;/ref-type&gt;&lt;contributors&gt;&lt;authors&gt;&lt;author&gt;Wojnowska, M.&lt;/author&gt;&lt;author&gt;Yan, J.&lt;/author&gt;&lt;author&gt;Sivalingam, G. N.&lt;/author&gt;&lt;author&gt;Cryar, A.&lt;/author&gt;&lt;author&gt;Gor, J.&lt;/author&gt;&lt;author&gt;Thalassinos, K.&lt;/author&gt;&lt;author&gt;Djordjevic, S.&lt;/author&gt;&lt;/authors&gt;&lt;/contributors&gt;&lt;auth-address&gt;Structural and Molecular Biology, University College London, Gower Street, London WC1E 6BT, UK.&lt;/auth-address&gt;&lt;titles&gt;&lt;title&gt;Autophosphorylation activity of a soluble hexameric histidine kinase correlates with the shift in protein conformational equilibrium&lt;/title&gt;&lt;secondary-title&gt;Chem Biol&lt;/secondary-title&gt;&lt;/titles&gt;&lt;periodical&gt;&lt;full-title&gt;Chem Biol&lt;/full-title&gt;&lt;/periodical&gt;&lt;pages&gt;1411-20&lt;/pages&gt;&lt;volume&gt;20&lt;/volume&gt;&lt;number&gt;11&lt;/number&gt;&lt;edition&gt;2013/11/12&lt;/edition&gt;&lt;keywords&gt;&lt;keyword&gt;Histidine Kinase&lt;/keyword&gt;&lt;keyword&gt;Mass Spectrometry&lt;/keyword&gt;&lt;keyword&gt;Phosphorylation&lt;/keyword&gt;&lt;keyword&gt;Protein Conformation&lt;/keyword&gt;&lt;keyword&gt;Protein Kinases/*chemistry/genetics/*metabolism&lt;/keyword&gt;&lt;keyword&gt;Solubility&lt;/keyword&gt;&lt;/keywords&gt;&lt;dates&gt;&lt;year&gt;2013&lt;/year&gt;&lt;pub-dates&gt;&lt;date&gt;Nov 21&lt;/date&gt;&lt;/pub-dates&gt;&lt;/dates&gt;&lt;isbn&gt;1879-1301 (Electronic)&amp;#xD;1074-5521 (Linking)&lt;/isbn&gt;&lt;accession-num&gt;24210218&lt;/accession-num&gt;&lt;urls&gt;&lt;related-urls&gt;&lt;url&gt;https://www.ncbi.nlm.nih.gov/pubmed/24210218&lt;/url&gt;&lt;/related-urls&gt;&lt;/urls&gt;&lt;custom2&gt;PMC3899027&lt;/custom2&gt;&lt;electronic-resource-num&gt;10.1016/j.chembiol.2013.09.008&lt;/electronic-resource-num&gt;&lt;/record&gt;&lt;/Cite&gt;&lt;/EndNote&gt;</w:instrText>
      </w:r>
      <w:r w:rsidR="0056599E" w:rsidRPr="0022485B">
        <w:rPr>
          <w:i/>
        </w:rPr>
        <w:fldChar w:fldCharType="separate"/>
      </w:r>
      <w:r w:rsidR="0035785B" w:rsidRPr="0022485B">
        <w:rPr>
          <w:i/>
          <w:noProof/>
        </w:rPr>
        <w:t>[84]</w:t>
      </w:r>
      <w:r w:rsidR="0056599E" w:rsidRPr="0022485B">
        <w:rPr>
          <w:i/>
        </w:rPr>
        <w:fldChar w:fldCharType="end"/>
      </w:r>
    </w:p>
    <w:p w14:paraId="78EC877B" w14:textId="297468EA" w:rsidR="0022485B" w:rsidRPr="007B6A22" w:rsidRDefault="0022485B" w:rsidP="0022485B">
      <w:pPr>
        <w:pStyle w:val="Caption"/>
        <w:jc w:val="both"/>
        <w:rPr>
          <w:i/>
          <w:color w:val="000000" w:themeColor="text1"/>
          <w:sz w:val="22"/>
        </w:rPr>
      </w:pPr>
      <w:r w:rsidRPr="0022485B">
        <w:rPr>
          <w:i/>
          <w:color w:val="000000" w:themeColor="text1"/>
          <w:sz w:val="22"/>
        </w:rPr>
        <w:t xml:space="preserve">Figure </w:t>
      </w:r>
      <w:r w:rsidRPr="0022485B">
        <w:rPr>
          <w:i/>
          <w:color w:val="000000" w:themeColor="text1"/>
          <w:sz w:val="22"/>
        </w:rPr>
        <w:fldChar w:fldCharType="begin"/>
      </w:r>
      <w:r w:rsidRPr="0022485B">
        <w:rPr>
          <w:i/>
          <w:color w:val="000000" w:themeColor="text1"/>
          <w:sz w:val="22"/>
        </w:rPr>
        <w:instrText xml:space="preserve"> SEQ Figure \* ARABIC </w:instrText>
      </w:r>
      <w:r w:rsidRPr="0022485B">
        <w:rPr>
          <w:i/>
          <w:color w:val="000000" w:themeColor="text1"/>
          <w:sz w:val="22"/>
        </w:rPr>
        <w:fldChar w:fldCharType="separate"/>
      </w:r>
      <w:r w:rsidRPr="0022485B">
        <w:rPr>
          <w:i/>
          <w:noProof/>
          <w:color w:val="000000" w:themeColor="text1"/>
          <w:sz w:val="22"/>
        </w:rPr>
        <w:t>3</w:t>
      </w:r>
      <w:r w:rsidRPr="0022485B">
        <w:rPr>
          <w:i/>
          <w:color w:val="000000" w:themeColor="text1"/>
          <w:sz w:val="22"/>
        </w:rPr>
        <w:fldChar w:fldCharType="end"/>
      </w:r>
      <w:r w:rsidRPr="0022485B">
        <w:rPr>
          <w:i/>
          <w:color w:val="000000" w:themeColor="text1"/>
          <w:sz w:val="22"/>
        </w:rPr>
        <w:t xml:space="preserve">: </w:t>
      </w:r>
      <w:r>
        <w:rPr>
          <w:i/>
          <w:color w:val="000000" w:themeColor="text1"/>
          <w:sz w:val="22"/>
        </w:rPr>
        <w:t>Conformation-dependent binding of PKI to PKA catalytic domain (PKA</w:t>
      </w:r>
      <w:r w:rsidRPr="0022485B">
        <w:rPr>
          <w:i/>
          <w:color w:val="000000" w:themeColor="text1"/>
          <w:sz w:val="22"/>
          <w:vertAlign w:val="subscript"/>
        </w:rPr>
        <w:t>c</w:t>
      </w:r>
      <w:r>
        <w:rPr>
          <w:i/>
          <w:color w:val="000000" w:themeColor="text1"/>
          <w:sz w:val="22"/>
        </w:rPr>
        <w:t>).</w:t>
      </w:r>
      <w:r w:rsidR="007B6A22">
        <w:rPr>
          <w:i/>
          <w:color w:val="000000" w:themeColor="text1"/>
          <w:sz w:val="22"/>
        </w:rPr>
        <w:t xml:space="preserve"> </w:t>
      </w:r>
      <w:r w:rsidRPr="0022485B">
        <w:rPr>
          <w:b w:val="0"/>
          <w:i/>
          <w:color w:val="000000" w:themeColor="text1"/>
          <w:sz w:val="22"/>
        </w:rPr>
        <w:t>Mass spectr</w:t>
      </w:r>
      <w:r w:rsidRPr="0022485B">
        <w:rPr>
          <w:b w:val="0"/>
          <w:i/>
          <w:color w:val="000000" w:themeColor="text1"/>
          <w:sz w:val="22"/>
        </w:rPr>
        <w:t>a</w:t>
      </w:r>
      <w:r w:rsidRPr="0022485B">
        <w:rPr>
          <w:b w:val="0"/>
          <w:i/>
          <w:color w:val="000000" w:themeColor="text1"/>
          <w:sz w:val="22"/>
        </w:rPr>
        <w:t xml:space="preserve"> (left)</w:t>
      </w:r>
      <w:r w:rsidRPr="0022485B">
        <w:rPr>
          <w:b w:val="0"/>
          <w:i/>
          <w:color w:val="000000" w:themeColor="text1"/>
          <w:sz w:val="22"/>
        </w:rPr>
        <w:t>,</w:t>
      </w:r>
      <w:r w:rsidRPr="0022485B">
        <w:rPr>
          <w:b w:val="0"/>
          <w:i/>
          <w:color w:val="000000" w:themeColor="text1"/>
          <w:sz w:val="22"/>
        </w:rPr>
        <w:t xml:space="preserve"> ion mobility spectr</w:t>
      </w:r>
      <w:r w:rsidRPr="0022485B">
        <w:rPr>
          <w:b w:val="0"/>
          <w:i/>
          <w:color w:val="000000" w:themeColor="text1"/>
          <w:sz w:val="22"/>
        </w:rPr>
        <w:t>a</w:t>
      </w:r>
      <w:r w:rsidRPr="0022485B">
        <w:rPr>
          <w:b w:val="0"/>
          <w:i/>
          <w:color w:val="000000" w:themeColor="text1"/>
          <w:sz w:val="22"/>
        </w:rPr>
        <w:t xml:space="preserve"> (</w:t>
      </w:r>
      <w:r w:rsidRPr="0022485B">
        <w:rPr>
          <w:b w:val="0"/>
          <w:i/>
          <w:color w:val="000000" w:themeColor="text1"/>
          <w:sz w:val="22"/>
        </w:rPr>
        <w:t>middle</w:t>
      </w:r>
      <w:r w:rsidRPr="0022485B">
        <w:rPr>
          <w:b w:val="0"/>
          <w:i/>
          <w:color w:val="000000" w:themeColor="text1"/>
          <w:sz w:val="22"/>
        </w:rPr>
        <w:t>)</w:t>
      </w:r>
      <w:r w:rsidRPr="0022485B">
        <w:rPr>
          <w:b w:val="0"/>
          <w:i/>
          <w:color w:val="000000" w:themeColor="text1"/>
          <w:sz w:val="22"/>
        </w:rPr>
        <w:t xml:space="preserve"> and CIU plots (right)</w:t>
      </w:r>
      <w:r w:rsidRPr="0022485B">
        <w:rPr>
          <w:b w:val="0"/>
          <w:i/>
          <w:color w:val="000000" w:themeColor="text1"/>
          <w:sz w:val="22"/>
        </w:rPr>
        <w:t xml:space="preserve"> </w:t>
      </w:r>
      <w:r w:rsidRPr="0022485B">
        <w:rPr>
          <w:b w:val="0"/>
          <w:i/>
          <w:color w:val="000000" w:themeColor="text1"/>
          <w:sz w:val="22"/>
        </w:rPr>
        <w:t xml:space="preserve">of PKAc </w:t>
      </w:r>
      <w:r w:rsidRPr="0022485B">
        <w:rPr>
          <w:b w:val="0"/>
          <w:i/>
          <w:color w:val="000000" w:themeColor="text1"/>
          <w:sz w:val="22"/>
        </w:rPr>
        <w:t xml:space="preserve">in the </w:t>
      </w:r>
      <w:r w:rsidRPr="0022485B">
        <w:rPr>
          <w:b w:val="0"/>
          <w:i/>
          <w:color w:val="000000" w:themeColor="text1"/>
          <w:sz w:val="22"/>
        </w:rPr>
        <w:t>abse</w:t>
      </w:r>
      <w:r w:rsidRPr="0022485B">
        <w:rPr>
          <w:b w:val="0"/>
          <w:i/>
          <w:color w:val="000000" w:themeColor="text1"/>
          <w:sz w:val="22"/>
        </w:rPr>
        <w:t xml:space="preserve">nce (top) and </w:t>
      </w:r>
      <w:r w:rsidRPr="0022485B">
        <w:rPr>
          <w:b w:val="0"/>
          <w:i/>
          <w:color w:val="000000" w:themeColor="text1"/>
          <w:sz w:val="22"/>
        </w:rPr>
        <w:t>pre</w:t>
      </w:r>
      <w:r w:rsidRPr="0022485B">
        <w:rPr>
          <w:b w:val="0"/>
          <w:i/>
          <w:color w:val="000000" w:themeColor="text1"/>
          <w:sz w:val="22"/>
        </w:rPr>
        <w:t xml:space="preserve">sence (bottom) of </w:t>
      </w:r>
      <w:r>
        <w:rPr>
          <w:b w:val="0"/>
          <w:i/>
          <w:color w:val="000000" w:themeColor="text1"/>
          <w:sz w:val="22"/>
        </w:rPr>
        <w:t xml:space="preserve">full length </w:t>
      </w:r>
      <w:r w:rsidRPr="0022485B">
        <w:rPr>
          <w:b w:val="0"/>
          <w:i/>
          <w:color w:val="000000" w:themeColor="text1"/>
          <w:sz w:val="22"/>
        </w:rPr>
        <w:t>PKI</w:t>
      </w:r>
      <w:r>
        <w:rPr>
          <w:b w:val="0"/>
          <w:i/>
          <w:color w:val="000000" w:themeColor="text1"/>
          <w:sz w:val="22"/>
        </w:rPr>
        <w:t xml:space="preserve"> protein</w:t>
      </w:r>
      <w:r w:rsidRPr="0022485B">
        <w:rPr>
          <w:b w:val="0"/>
          <w:i/>
          <w:color w:val="000000" w:themeColor="text1"/>
          <w:sz w:val="22"/>
        </w:rPr>
        <w:t>.</w:t>
      </w:r>
      <w:r>
        <w:rPr>
          <w:b w:val="0"/>
          <w:i/>
          <w:color w:val="000000" w:themeColor="text1"/>
          <w:sz w:val="22"/>
        </w:rPr>
        <w:t xml:space="preserve"> PKAc/PKI </w:t>
      </w:r>
      <w:r w:rsidR="00EB62F5">
        <w:rPr>
          <w:b w:val="0"/>
          <w:i/>
          <w:color w:val="000000" w:themeColor="text1"/>
          <w:sz w:val="22"/>
        </w:rPr>
        <w:t xml:space="preserve">in the mass spectrum (bottom left) </w:t>
      </w:r>
      <w:r>
        <w:rPr>
          <w:b w:val="0"/>
          <w:i/>
          <w:color w:val="000000" w:themeColor="text1"/>
          <w:sz w:val="22"/>
        </w:rPr>
        <w:t xml:space="preserve">refers to the non-covalent protein kinase:inhibitor complex. </w:t>
      </w:r>
      <w:r w:rsidR="00EB62F5">
        <w:rPr>
          <w:b w:val="0"/>
          <w:i/>
          <w:color w:val="000000" w:themeColor="text1"/>
          <w:sz w:val="22"/>
        </w:rPr>
        <w:t xml:space="preserve">IM-MS of PKAc demonstrates co-existence of two primary conformations: a more compact </w:t>
      </w:r>
      <w:r w:rsidR="00EB62F5" w:rsidRPr="00EB62F5">
        <w:rPr>
          <w:b w:val="0"/>
          <w:i/>
          <w:color w:val="000000" w:themeColor="text1"/>
          <w:sz w:val="22"/>
        </w:rPr>
        <w:t>conformer able to bind PKI (shaded red), and amore elongated conformer that in unable to bind PKI, termed PKAc(PKI),  (shaded green)</w:t>
      </w:r>
      <w:r w:rsidRPr="00EB62F5">
        <w:rPr>
          <w:b w:val="0"/>
          <w:i/>
          <w:color w:val="000000" w:themeColor="text1"/>
          <w:sz w:val="22"/>
        </w:rPr>
        <w:t>.</w:t>
      </w:r>
      <w:r w:rsidRPr="00EB62F5">
        <w:rPr>
          <w:b w:val="0"/>
          <w:i/>
          <w:color w:val="000000" w:themeColor="text1"/>
          <w:sz w:val="22"/>
        </w:rPr>
        <w:t xml:space="preserve"> </w:t>
      </w:r>
      <w:r w:rsidR="00EB62F5" w:rsidRPr="00EB62F5">
        <w:rPr>
          <w:b w:val="0"/>
          <w:i/>
          <w:color w:val="000000" w:themeColor="text1"/>
          <w:sz w:val="22"/>
        </w:rPr>
        <w:t xml:space="preserve">CIU plots (right) demonstrate a significant difference in </w:t>
      </w:r>
      <w:r w:rsidR="00EB62F5">
        <w:rPr>
          <w:b w:val="0"/>
          <w:i/>
          <w:color w:val="000000" w:themeColor="text1"/>
          <w:sz w:val="22"/>
        </w:rPr>
        <w:t>the relative stability</w:t>
      </w:r>
      <w:r w:rsidR="00EB62F5" w:rsidRPr="00EB62F5">
        <w:rPr>
          <w:b w:val="0"/>
          <w:i/>
          <w:color w:val="000000" w:themeColor="text1"/>
          <w:sz w:val="22"/>
        </w:rPr>
        <w:t xml:space="preserve"> of the total PKAc conformer population </w:t>
      </w:r>
      <w:r w:rsidR="00EB62F5">
        <w:rPr>
          <w:b w:val="0"/>
          <w:i/>
          <w:color w:val="000000" w:themeColor="text1"/>
          <w:sz w:val="22"/>
        </w:rPr>
        <w:t>compared to the non PKI-binding kinase conformation</w:t>
      </w:r>
      <w:r w:rsidR="00EB62F5" w:rsidRPr="00EB62F5">
        <w:rPr>
          <w:b w:val="0"/>
          <w:i/>
          <w:color w:val="000000" w:themeColor="text1"/>
          <w:sz w:val="22"/>
        </w:rPr>
        <w:t xml:space="preserve"> </w:t>
      </w:r>
      <w:r w:rsidR="00EB62F5">
        <w:rPr>
          <w:b w:val="0"/>
          <w:i/>
          <w:color w:val="000000" w:themeColor="text1"/>
          <w:sz w:val="22"/>
        </w:rPr>
        <w:t>[</w:t>
      </w:r>
      <w:r w:rsidR="00EB62F5" w:rsidRPr="00EB62F5">
        <w:rPr>
          <w:b w:val="0"/>
          <w:i/>
          <w:color w:val="000000" w:themeColor="text1"/>
          <w:sz w:val="22"/>
        </w:rPr>
        <w:t>PKAc/(PKI)</w:t>
      </w:r>
      <w:r w:rsidR="00EB62F5">
        <w:rPr>
          <w:b w:val="0"/>
          <w:i/>
          <w:color w:val="000000" w:themeColor="text1"/>
          <w:sz w:val="22"/>
        </w:rPr>
        <w:t>]</w:t>
      </w:r>
      <w:r w:rsidR="00EB62F5" w:rsidRPr="00EB62F5">
        <w:rPr>
          <w:b w:val="0"/>
          <w:i/>
          <w:color w:val="000000" w:themeColor="text1"/>
          <w:sz w:val="22"/>
        </w:rPr>
        <w:t xml:space="preserve"> as demonstrated by the collision voltage </w:t>
      </w:r>
      <w:r w:rsidR="00EB62F5">
        <w:rPr>
          <w:b w:val="0"/>
          <w:i/>
          <w:color w:val="000000" w:themeColor="text1"/>
          <w:sz w:val="22"/>
        </w:rPr>
        <w:t>required</w:t>
      </w:r>
      <w:r w:rsidR="00EB62F5" w:rsidRPr="00EB62F5">
        <w:rPr>
          <w:b w:val="0"/>
          <w:i/>
          <w:color w:val="000000" w:themeColor="text1"/>
          <w:sz w:val="22"/>
        </w:rPr>
        <w:t xml:space="preserve"> to induce </w:t>
      </w:r>
      <w:r w:rsidR="00EB62F5">
        <w:rPr>
          <w:b w:val="0"/>
          <w:i/>
          <w:color w:val="000000" w:themeColor="text1"/>
          <w:sz w:val="22"/>
        </w:rPr>
        <w:t xml:space="preserve">protein </w:t>
      </w:r>
      <w:r w:rsidR="00EB62F5" w:rsidRPr="00EB62F5">
        <w:rPr>
          <w:b w:val="0"/>
          <w:i/>
          <w:color w:val="000000" w:themeColor="text1"/>
          <w:sz w:val="22"/>
        </w:rPr>
        <w:t>unfolding (white dotted line). See Ref [83] for further information.</w:t>
      </w:r>
    </w:p>
    <w:p w14:paraId="14F467D7" w14:textId="77777777" w:rsidR="0022485B" w:rsidRPr="00140EA2" w:rsidRDefault="0022485B" w:rsidP="008559CC">
      <w:pPr>
        <w:shd w:val="clear" w:color="auto" w:fill="FFFFFF"/>
        <w:spacing w:after="120"/>
        <w:jc w:val="both"/>
      </w:pPr>
    </w:p>
    <w:p w14:paraId="50C92613" w14:textId="2842EE05" w:rsidR="000B56DF" w:rsidRPr="00140EA2" w:rsidRDefault="00B720D5" w:rsidP="008559CC">
      <w:pPr>
        <w:shd w:val="clear" w:color="auto" w:fill="FFFFFF"/>
        <w:spacing w:after="240"/>
        <w:jc w:val="both"/>
      </w:pPr>
      <w:r>
        <w:t>Finally, a</w:t>
      </w:r>
      <w:r w:rsidR="000B56DF" w:rsidRPr="00140EA2">
        <w:t xml:space="preserve"> key study evaluating drug binding to protein kinases  </w:t>
      </w:r>
      <w:r w:rsidR="005D10EA">
        <w:t>employed</w:t>
      </w:r>
      <w:r w:rsidR="005D10EA" w:rsidRPr="00140EA2">
        <w:t xml:space="preserve"> </w:t>
      </w:r>
      <w:r w:rsidR="000B56DF" w:rsidRPr="00140EA2">
        <w:t>a CIU-based IM-MS assay to analyse the model tyrosine protein kinase A</w:t>
      </w:r>
      <w:r w:rsidR="005D10EA">
        <w:t>BL</w:t>
      </w:r>
      <w:r w:rsidR="000B56DF" w:rsidRPr="00140EA2">
        <w:t xml:space="preserve"> in the presence of a panel of protein kinase inhibitors</w:t>
      </w:r>
      <w:r w:rsidR="00AB5647">
        <w:t xml:space="preserve"> </w:t>
      </w:r>
      <w:r w:rsidR="00AB5647">
        <w:fldChar w:fldCharType="begin"/>
      </w:r>
      <w:r w:rsidR="0035785B">
        <w:instrText xml:space="preserve"> ADDIN EN.CITE &lt;EndNote&gt;&lt;Cite&gt;&lt;Author&gt;Rabuck&lt;/Author&gt;&lt;Year&gt;2013&lt;/Year&gt;&lt;RecNum&gt;80&lt;/RecNum&gt;&lt;DisplayText&gt;[85]&lt;/DisplayText&gt;&lt;record&gt;&lt;rec-number&gt;80&lt;/rec-number&gt;&lt;foreign-keys&gt;&lt;key app="EN" db-id="e9ze2v507rw90ress9cxz0zhpwwd500fattv" timestamp="1512769689"&gt;80&lt;/key&gt;&lt;/foreign-keys&gt;&lt;ref-type name="Journal Article"&gt;17&lt;/ref-type&gt;&lt;contributors&gt;&lt;authors&gt;&lt;author&gt;Rabuck, J. N.&lt;/author&gt;&lt;author&gt;Hyung, S. J.&lt;/author&gt;&lt;author&gt;Ko, K. S.&lt;/author&gt;&lt;author&gt;Fox, C. C.&lt;/author&gt;&lt;author&gt;Soellner, M. B.&lt;/author&gt;&lt;author&gt;Ruotolo, B. T.&lt;/author&gt;&lt;/authors&gt;&lt;/contributors&gt;&lt;auth-address&gt;Department of Chemistry, University of Michigan, Ann Arbor, Michigan 48109, United States.&lt;/auth-address&gt;&lt;titles&gt;&lt;title&gt;Activation state-selective kinase inhibitor assay based on ion mobility-mass spectrometry&lt;/title&gt;&lt;secondary-title&gt;Anal Chem&lt;/secondary-title&gt;&lt;/titles&gt;&lt;periodical&gt;&lt;full-title&gt;Anal Chem&lt;/full-title&gt;&lt;/periodical&gt;&lt;pages&gt;6995-7002&lt;/pages&gt;&lt;volume&gt;85&lt;/volume&gt;&lt;number&gt;15&lt;/number&gt;&lt;keywords&gt;&lt;keyword&gt;Drug Discovery/*methods&lt;/keyword&gt;&lt;keyword&gt;Enzyme Activation&lt;/keyword&gt;&lt;keyword&gt;*Mass Spectrometry&lt;/keyword&gt;&lt;keyword&gt;Models, Molecular&lt;/keyword&gt;&lt;keyword&gt;Protein Kinase Inhibitors/*pharmacology&lt;/keyword&gt;&lt;keyword&gt;Protein Structure, Tertiary&lt;/keyword&gt;&lt;keyword&gt;Protein Unfolding&lt;/keyword&gt;&lt;keyword&gt;Proto-Oncogene Proteins c-abl/antagonists &amp;amp; inhibitors/chemistry/metabolism&lt;/keyword&gt;&lt;/keywords&gt;&lt;dates&gt;&lt;year&gt;2013&lt;/year&gt;&lt;pub-dates&gt;&lt;date&gt;Aug 06&lt;/date&gt;&lt;/pub-dates&gt;&lt;/dates&gt;&lt;isbn&gt;1520-6882 (Electronic)&amp;#xD;0003-2700 (Linking)&lt;/isbn&gt;&lt;accession-num&gt;23845095&lt;/accession-num&gt;&lt;urls&gt;&lt;related-urls&gt;&lt;url&gt;https://www.ncbi.nlm.nih.gov/pubmed/23845095&lt;/url&gt;&lt;/related-urls&gt;&lt;/urls&gt;&lt;custom2&gt;PMC3784979&lt;/custom2&gt;&lt;electronic-resource-num&gt;10.1021/ac4012655&lt;/electronic-resource-num&gt;&lt;/record&gt;&lt;/Cite&gt;&lt;/EndNote&gt;</w:instrText>
      </w:r>
      <w:r w:rsidR="00AB5647">
        <w:fldChar w:fldCharType="separate"/>
      </w:r>
      <w:r w:rsidR="0035785B">
        <w:rPr>
          <w:noProof/>
        </w:rPr>
        <w:t>[85]</w:t>
      </w:r>
      <w:r w:rsidR="00AB5647">
        <w:fldChar w:fldCharType="end"/>
      </w:r>
      <w:r w:rsidR="000B56DF" w:rsidRPr="00140EA2">
        <w:t>. Compounds were categorised as either “type 1” (ATP-competitive) or allosteric “type</w:t>
      </w:r>
      <w:r w:rsidR="00AB5647">
        <w:t xml:space="preserve"> </w:t>
      </w:r>
      <w:r w:rsidR="000B56DF" w:rsidRPr="00140EA2">
        <w:t xml:space="preserve">2” inhibitors. Although only 11 protein kinase inhibitors were screened, the scalability of such assays theoretically permits the analysis of hundreds of small molecules per day, using relatively small quantities of </w:t>
      </w:r>
      <w:r w:rsidR="00AB5647">
        <w:t>enzyme</w:t>
      </w:r>
      <w:r w:rsidR="000B56DF" w:rsidRPr="00140EA2">
        <w:t>. Furthermore, by undertaking dose-dependent evaluation of ligand binding, K</w:t>
      </w:r>
      <w:r w:rsidR="000B56DF" w:rsidRPr="00140EA2">
        <w:rPr>
          <w:vertAlign w:val="subscript"/>
        </w:rPr>
        <w:t>D</w:t>
      </w:r>
      <w:r w:rsidR="000B56DF" w:rsidRPr="00140EA2">
        <w:t xml:space="preserve"> values might also be determined with relative ease, circumventing issues </w:t>
      </w:r>
      <w:r w:rsidR="006D774E">
        <w:t>associated with analysis of</w:t>
      </w:r>
      <w:r w:rsidR="000B56DF" w:rsidRPr="00140EA2">
        <w:t xml:space="preserve"> clinically-relevant inactive and pseudokinase conformations</w:t>
      </w:r>
      <w:r w:rsidR="00C02B17">
        <w:t xml:space="preserve"> found across the kinase superfamily</w:t>
      </w:r>
      <w:r w:rsidR="000B56DF" w:rsidRPr="00140EA2">
        <w:t xml:space="preserve"> </w:t>
      </w:r>
      <w:r w:rsidR="000B56DF">
        <w:fldChar w:fldCharType="begin">
          <w:fldData xml:space="preserve">PEVuZE5vdGU+PENpdGU+PEF1dGhvcj5NdXJwaHk8L0F1dGhvcj48WWVhcj4yMDE3PC9ZZWFyPjxS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</w:fldData>
        </w:fldChar>
      </w:r>
      <w:r w:rsidR="0035785B">
        <w:instrText xml:space="preserve"> ADDIN EN.CITE </w:instrText>
      </w:r>
      <w:r w:rsidR="0035785B">
        <w:fldChar w:fldCharType="begin">
          <w:fldData xml:space="preserve">PEVuZE5vdGU+PENpdGU+PEF1dGhvcj5NdXJwaHk8L0F1dGhvcj48WWVhcj4yMDE3PC9ZZWFyPjxS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</w:fldData>
        </w:fldChar>
      </w:r>
      <w:r w:rsidR="0035785B">
        <w:instrText xml:space="preserve"> ADDIN EN.CITE.DATA </w:instrText>
      </w:r>
      <w:r w:rsidR="0035785B">
        <w:fldChar w:fldCharType="end"/>
      </w:r>
      <w:r w:rsidR="000B56DF">
        <w:fldChar w:fldCharType="separate"/>
      </w:r>
      <w:r w:rsidR="0035785B">
        <w:rPr>
          <w:noProof/>
        </w:rPr>
        <w:t>[80,86-90]</w:t>
      </w:r>
      <w:r w:rsidR="000B56DF">
        <w:fldChar w:fldCharType="end"/>
      </w:r>
      <w:r w:rsidR="000B56DF" w:rsidRPr="00140EA2">
        <w:t>.</w:t>
      </w:r>
    </w:p>
    <w:p w14:paraId="0F0ED623" w14:textId="77777777" w:rsidR="000B56DF" w:rsidRPr="00140EA2" w:rsidRDefault="000B56DF" w:rsidP="008559CC">
      <w:pPr>
        <w:spacing w:after="120"/>
        <w:rPr>
          <w:color w:val="0070C0"/>
        </w:rPr>
        <w:sectPr w:rsidR="000B56DF" w:rsidRPr="00140EA2" w:rsidSect="0065129E">
          <w:footerReference w:type="default" r:id="rId13"/>
          <w:endnotePr>
            <w:numFmt w:val="decimal"/>
          </w:endnotePr>
          <w:type w:val="continuous"/>
          <w:pgSz w:w="11906" w:h="16838"/>
          <w:pgMar w:top="1440" w:right="1440" w:bottom="1440" w:left="1440" w:header="708" w:footer="708" w:gutter="0"/>
          <w:cols w:space="708"/>
          <w:docGrid w:linePitch="360"/>
        </w:sectPr>
      </w:pPr>
    </w:p>
    <w:p w14:paraId="4D719A8F" w14:textId="77777777" w:rsidR="00482A39" w:rsidRDefault="00482A39" w:rsidP="008559CC">
      <w:pPr>
        <w:spacing w:after="120"/>
        <w:jc w:val="both"/>
        <w:outlineLvl w:val="0"/>
        <w:rPr>
          <w:b/>
          <w:u w:val="single"/>
        </w:rPr>
      </w:pPr>
    </w:p>
    <w:p w14:paraId="4739ACAB" w14:textId="77777777" w:rsidR="000B56DF" w:rsidRPr="00140EA2" w:rsidRDefault="000B56DF" w:rsidP="008559CC">
      <w:pPr>
        <w:spacing w:after="120"/>
        <w:jc w:val="both"/>
        <w:outlineLvl w:val="0"/>
        <w:rPr>
          <w:b/>
          <w:u w:val="single"/>
        </w:rPr>
      </w:pPr>
      <w:r w:rsidRPr="00140EA2">
        <w:rPr>
          <w:b/>
          <w:u w:val="single"/>
        </w:rPr>
        <w:t>Future Prospects</w:t>
      </w:r>
    </w:p>
    <w:p w14:paraId="06E117CD" w14:textId="7C406342" w:rsidR="00640ADD" w:rsidRDefault="000B56DF" w:rsidP="008559CC">
      <w:pPr>
        <w:spacing w:after="120"/>
        <w:jc w:val="both"/>
      </w:pPr>
      <w:r w:rsidRPr="00140EA2">
        <w:t xml:space="preserve">Although </w:t>
      </w:r>
      <w:r w:rsidR="00C02B17">
        <w:t>not yet</w:t>
      </w:r>
      <w:r w:rsidRPr="00140EA2">
        <w:t xml:space="preserve"> fully integrated into the arsenal of tools for structural interrogation of protein complexes, several studies have now demonstrated the power of IM-MS and CIU, often in combination with other biophysical techniques</w:t>
      </w:r>
      <w:r w:rsidR="00C02B17">
        <w:t>,</w:t>
      </w:r>
      <w:r w:rsidRPr="00140EA2">
        <w:t xml:space="preserve"> </w:t>
      </w:r>
      <w:r w:rsidR="00C02B17">
        <w:t xml:space="preserve">for </w:t>
      </w:r>
      <w:r w:rsidRPr="00140EA2">
        <w:t>characteris</w:t>
      </w:r>
      <w:r w:rsidR="00AB5647">
        <w:t>ing</w:t>
      </w:r>
      <w:r w:rsidRPr="00140EA2">
        <w:t xml:space="preserve"> protein: ligand interactions </w:t>
      </w:r>
      <w:r w:rsidR="00C02B17">
        <w:t xml:space="preserve">that are </w:t>
      </w:r>
      <w:r w:rsidRPr="00140EA2">
        <w:lastRenderedPageBreak/>
        <w:t>of importance to</w:t>
      </w:r>
      <w:r w:rsidR="00B720D5">
        <w:t xml:space="preserve"> both</w:t>
      </w:r>
      <w:r w:rsidRPr="00140EA2">
        <w:t xml:space="preserve"> basic and pharmaceutical research. Since these procedures can be adapted for low to medium-throughput screening</w:t>
      </w:r>
      <w:r w:rsidR="00640ADD">
        <w:t xml:space="preserve"> of ligands</w:t>
      </w:r>
      <w:r w:rsidRPr="00140EA2">
        <w:t xml:space="preserve">, they </w:t>
      </w:r>
      <w:r w:rsidR="00AB5647">
        <w:t>can</w:t>
      </w:r>
      <w:r w:rsidR="00AB5647" w:rsidRPr="00140EA2">
        <w:t xml:space="preserve"> </w:t>
      </w:r>
      <w:r w:rsidR="00AB5647">
        <w:t>be</w:t>
      </w:r>
      <w:r w:rsidR="00C02B17">
        <w:t xml:space="preserve"> </w:t>
      </w:r>
      <w:r w:rsidRPr="00140EA2">
        <w:t xml:space="preserve">readily integrated into drug discovery and target validation pipelines, </w:t>
      </w:r>
      <w:r w:rsidR="00AB5647">
        <w:t>and will be particularly useful</w:t>
      </w:r>
      <w:r w:rsidRPr="00140EA2">
        <w:t xml:space="preserve"> where mechanistic understanding is lacking. </w:t>
      </w:r>
      <w:r w:rsidR="00640ADD">
        <w:t xml:space="preserve">However, while IM-MS </w:t>
      </w:r>
      <w:r w:rsidR="00B720D5">
        <w:t xml:space="preserve">is a </w:t>
      </w:r>
      <w:r w:rsidR="004F155F">
        <w:t>unique “</w:t>
      </w:r>
      <w:r w:rsidR="00B720D5">
        <w:t>conformation-based</w:t>
      </w:r>
      <w:r w:rsidR="004F155F">
        <w:t>”</w:t>
      </w:r>
      <w:r w:rsidR="00B720D5">
        <w:t xml:space="preserve"> small molecule screening tool </w:t>
      </w:r>
      <w:r w:rsidR="00482A39">
        <w:t>that</w:t>
      </w:r>
      <w:r w:rsidR="00B720D5">
        <w:t xml:space="preserve"> </w:t>
      </w:r>
      <w:r w:rsidR="00640ADD">
        <w:t xml:space="preserve">can be used </w:t>
      </w:r>
      <w:r w:rsidR="00482A39">
        <w:t>to</w:t>
      </w:r>
      <w:r w:rsidR="00B720D5">
        <w:t xml:space="preserve"> prob</w:t>
      </w:r>
      <w:r w:rsidR="00482A39">
        <w:t>e</w:t>
      </w:r>
      <w:r w:rsidR="00B720D5">
        <w:t xml:space="preserve"> the strength of protein:ligand interactions in the form of</w:t>
      </w:r>
      <w:r w:rsidR="00640ADD">
        <w:t xml:space="preserve"> </w:t>
      </w:r>
      <w:r w:rsidR="00640ADD" w:rsidRPr="00140EA2">
        <w:t>K</w:t>
      </w:r>
      <w:r w:rsidR="00640ADD" w:rsidRPr="00140EA2">
        <w:rPr>
          <w:vertAlign w:val="subscript"/>
        </w:rPr>
        <w:t>D</w:t>
      </w:r>
      <w:r w:rsidR="00640ADD">
        <w:t xml:space="preserve"> </w:t>
      </w:r>
      <w:r w:rsidR="00B720D5">
        <w:t xml:space="preserve">value </w:t>
      </w:r>
      <w:r w:rsidR="00640ADD">
        <w:t xml:space="preserve">determination, </w:t>
      </w:r>
      <w:r w:rsidR="00640ADD" w:rsidRPr="00640ADD">
        <w:t xml:space="preserve">it </w:t>
      </w:r>
      <w:r w:rsidR="00B720D5">
        <w:t xml:space="preserve">fails to </w:t>
      </w:r>
      <w:r w:rsidR="00640ADD" w:rsidRPr="00640ADD">
        <w:t xml:space="preserve">provide the empirical atomic level detail essential for </w:t>
      </w:r>
      <w:r w:rsidR="00B720D5">
        <w:t xml:space="preserve">true </w:t>
      </w:r>
      <w:r w:rsidR="00640ADD" w:rsidRPr="00640ADD">
        <w:t>target-based drug-design</w:t>
      </w:r>
      <w:r w:rsidR="00482A39">
        <w:t xml:space="preserve">. </w:t>
      </w:r>
    </w:p>
    <w:p w14:paraId="03D59F7D" w14:textId="138FFDB7" w:rsidR="000B56DF" w:rsidRPr="00140EA2" w:rsidRDefault="00C02B17" w:rsidP="008559CC">
      <w:pPr>
        <w:spacing w:after="120"/>
        <w:jc w:val="both"/>
      </w:pPr>
      <w:r>
        <w:t>In this review, w</w:t>
      </w:r>
      <w:r w:rsidR="000B56DF" w:rsidRPr="00140EA2">
        <w:t xml:space="preserve">e have focused </w:t>
      </w:r>
      <w:r w:rsidR="00AB5647">
        <w:t>on clinically relevant protein classes</w:t>
      </w:r>
      <w:r w:rsidR="000B56DF" w:rsidRPr="00140EA2">
        <w:t>, where better understanding of small molecule binding on protein stability and conformation can reveal insights into therapeutic target development</w:t>
      </w:r>
      <w:r w:rsidR="00AB5647">
        <w:t>.</w:t>
      </w:r>
      <w:r w:rsidR="000B56DF" w:rsidRPr="00140EA2">
        <w:t xml:space="preserve"> </w:t>
      </w:r>
      <w:r w:rsidR="00AB5647">
        <w:t xml:space="preserve">However, </w:t>
      </w:r>
      <w:r w:rsidR="000B56DF" w:rsidRPr="00140EA2">
        <w:t>the principles of structural analysis using IM-MS are relevant to protein-ligand binding in any field.</w:t>
      </w:r>
      <w:r>
        <w:t xml:space="preserve"> It is worth noting that t</w:t>
      </w:r>
      <w:r w:rsidR="000B56DF" w:rsidRPr="00140EA2">
        <w:t xml:space="preserve">he resolving power of ion mobility separation is still a </w:t>
      </w:r>
      <w:r>
        <w:t xml:space="preserve">potential </w:t>
      </w:r>
      <w:r w:rsidR="000B56DF" w:rsidRPr="00140EA2">
        <w:t xml:space="preserve">limiting factor, with minor conformational differences (&lt;1%) arising upon small molecule binding </w:t>
      </w:r>
      <w:r w:rsidR="003D564E">
        <w:t>especially</w:t>
      </w:r>
      <w:r w:rsidR="000B56DF" w:rsidRPr="00140EA2">
        <w:t xml:space="preserve"> </w:t>
      </w:r>
      <w:r>
        <w:t>challenging</w:t>
      </w:r>
      <w:r w:rsidRPr="00140EA2">
        <w:t xml:space="preserve"> </w:t>
      </w:r>
      <w:r w:rsidR="000B56DF" w:rsidRPr="00140EA2">
        <w:t>to define. The commercialisation of a cyclic drift tube</w:t>
      </w:r>
      <w:r w:rsidRPr="00C02B17">
        <w:t xml:space="preserve"> </w:t>
      </w:r>
      <w:r w:rsidRPr="00140EA2">
        <w:t>in which ions can travel for a variable (increasing) number of cycles before they are ejected</w:t>
      </w:r>
      <w:r>
        <w:t xml:space="preserve">, could circumvent </w:t>
      </w:r>
      <w:r w:rsidR="00A44396">
        <w:t xml:space="preserve">this issue </w:t>
      </w:r>
      <w:r w:rsidR="006D774E">
        <w:fldChar w:fldCharType="begin">
          <w:fldData xml:space="preserve">PEVuZE5vdGU+PENpdGU+PEF1dGhvcj5HbGFza2luPC9BdXRob3I+PFllYXI+MjAxMDwvWWVhcj48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</w:fldData>
        </w:fldChar>
      </w:r>
      <w:r w:rsidR="0035785B">
        <w:instrText xml:space="preserve"> ADDIN EN.CITE </w:instrText>
      </w:r>
      <w:r w:rsidR="0035785B">
        <w:fldChar w:fldCharType="begin">
          <w:fldData xml:space="preserve">PEVuZE5vdGU+PENpdGU+PEF1dGhvcj5HbGFza2luPC9BdXRob3I+PFllYXI+MjAxMDwvWWVhcj48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</w:fldData>
        </w:fldChar>
      </w:r>
      <w:r w:rsidR="0035785B">
        <w:instrText xml:space="preserve"> ADDIN EN.CITE.DATA </w:instrText>
      </w:r>
      <w:r w:rsidR="0035785B">
        <w:fldChar w:fldCharType="end"/>
      </w:r>
      <w:r w:rsidR="006D774E">
        <w:fldChar w:fldCharType="separate"/>
      </w:r>
      <w:r w:rsidR="0035785B">
        <w:rPr>
          <w:noProof/>
        </w:rPr>
        <w:t>[5,91-93]</w:t>
      </w:r>
      <w:r w:rsidR="006D774E">
        <w:fldChar w:fldCharType="end"/>
      </w:r>
      <w:r>
        <w:t xml:space="preserve">. </w:t>
      </w:r>
      <w:r w:rsidR="000B56DF" w:rsidRPr="00140EA2">
        <w:t xml:space="preserve"> </w:t>
      </w:r>
      <w:r>
        <w:t>Indeed, this type of experimental</w:t>
      </w:r>
      <w:r w:rsidR="000B56DF" w:rsidRPr="00140EA2">
        <w:t xml:space="preserve"> setup has been demonstrated to increase resolving power up to 20</w:t>
      </w:r>
      <w:r>
        <w:t>-</w:t>
      </w:r>
      <w:r w:rsidR="000B56DF" w:rsidRPr="00140EA2">
        <w:t>fold</w:t>
      </w:r>
      <w:r>
        <w:t xml:space="preserve">, </w:t>
      </w:r>
      <w:r w:rsidR="00DB051D">
        <w:t xml:space="preserve">albeit not yet with proteins, </w:t>
      </w:r>
      <w:r>
        <w:t>which could</w:t>
      </w:r>
      <w:r w:rsidR="000B56DF" w:rsidRPr="00140EA2">
        <w:t xml:space="preserve"> </w:t>
      </w:r>
      <w:r w:rsidR="00DB051D">
        <w:t xml:space="preserve">in the future </w:t>
      </w:r>
      <w:r w:rsidR="000B56DF" w:rsidRPr="00140EA2">
        <w:t>permit evaluation of extremely small</w:t>
      </w:r>
      <w:r>
        <w:t xml:space="preserve"> ligand-driven</w:t>
      </w:r>
      <w:r w:rsidR="000B56DF" w:rsidRPr="00140EA2">
        <w:t xml:space="preserve"> </w:t>
      </w:r>
      <w:r w:rsidR="00DB051D">
        <w:t xml:space="preserve">protein </w:t>
      </w:r>
      <w:r w:rsidR="00AB5647">
        <w:t>conformational</w:t>
      </w:r>
      <w:r w:rsidR="00AB5647" w:rsidRPr="00140EA2">
        <w:t xml:space="preserve"> </w:t>
      </w:r>
      <w:r w:rsidR="000B56DF" w:rsidRPr="00140EA2">
        <w:t>change</w:t>
      </w:r>
      <w:r w:rsidR="00DB051D">
        <w:t>s</w:t>
      </w:r>
      <w:r w:rsidR="000B56DF" w:rsidRPr="00140EA2">
        <w:t xml:space="preserve">. </w:t>
      </w:r>
    </w:p>
    <w:p w14:paraId="35543B07" w14:textId="7FBBBFBF" w:rsidR="000B56DF" w:rsidRPr="00140EA2" w:rsidRDefault="000B56DF" w:rsidP="008559CC">
      <w:pPr>
        <w:spacing w:after="120"/>
        <w:jc w:val="both"/>
      </w:pPr>
      <w:r w:rsidRPr="00140EA2">
        <w:t xml:space="preserve">As with any assay, consideration should </w:t>
      </w:r>
      <w:r w:rsidR="00C02B17">
        <w:t xml:space="preserve">also </w:t>
      </w:r>
      <w:r w:rsidRPr="00140EA2">
        <w:t>be given to the possibility of non-specific ligand binding, which can be assessed by varying buffer conditions used for ‘native’ electrospray ionisation (ESI). Excess ligand or the addition of essential buffer components (</w:t>
      </w:r>
      <w:r w:rsidRPr="00E44270">
        <w:rPr>
          <w:i/>
        </w:rPr>
        <w:t>e.g.</w:t>
      </w:r>
      <w:r w:rsidRPr="00140EA2">
        <w:t xml:space="preserve"> salt) can also suppress ESI, resulting in MS spectra of reduced resolution, with poor signal to noise</w:t>
      </w:r>
      <w:r w:rsidR="006D774E">
        <w:t xml:space="preserve"> </w:t>
      </w:r>
      <w:r w:rsidR="006D774E">
        <w:fldChar w:fldCharType="begin">
          <w:fldData xml:space="preserve">PEVuZE5vdGU+PENpdGU+PEF1dGhvcj5XYW5nPC9BdXRob3I+PFllYXI+MjAwNTwvWWVhcj48UmVj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</w:fldData>
        </w:fldChar>
      </w:r>
      <w:r w:rsidR="0035785B">
        <w:instrText xml:space="preserve"> ADDIN EN.CITE </w:instrText>
      </w:r>
      <w:r w:rsidR="0035785B">
        <w:fldChar w:fldCharType="begin">
          <w:fldData xml:space="preserve">PEVuZE5vdGU+PENpdGU+PEF1dGhvcj5XYW5nPC9BdXRob3I+PFllYXI+MjAwNTwvWWVhcj48UmVj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</w:fldData>
        </w:fldChar>
      </w:r>
      <w:r w:rsidR="0035785B">
        <w:instrText xml:space="preserve"> ADDIN EN.CITE.DATA </w:instrText>
      </w:r>
      <w:r w:rsidR="0035785B">
        <w:fldChar w:fldCharType="end"/>
      </w:r>
      <w:r w:rsidR="006D774E">
        <w:fldChar w:fldCharType="separate"/>
      </w:r>
      <w:r w:rsidR="0035785B">
        <w:rPr>
          <w:noProof/>
        </w:rPr>
        <w:t>[94,95]</w:t>
      </w:r>
      <w:r w:rsidR="006D774E">
        <w:fldChar w:fldCharType="end"/>
      </w:r>
      <w:r w:rsidRPr="00140EA2">
        <w:t xml:space="preserve">. Differential protein ionisation in the absence or presence of ligand, which can sometimes arise due to preferential ionisation of the small molecule, can induce a shift in the ESI charge state envelope, making comparison of the CCS/CCSD for analogous charge states of the bound and unbound protein forms </w:t>
      </w:r>
      <w:r w:rsidR="00AB5647">
        <w:t>problematic</w:t>
      </w:r>
      <w:r w:rsidRPr="00140EA2">
        <w:t>. Dissociation of some weak non-covalent binders that are dependent on hydrophobic interactions may also be lost during transfer to the gas-phase, potentially leading to underestimation of K</w:t>
      </w:r>
      <w:r w:rsidRPr="00140EA2">
        <w:rPr>
          <w:vertAlign w:val="subscript"/>
        </w:rPr>
        <w:t>D</w:t>
      </w:r>
      <w:r w:rsidR="006D774E">
        <w:t xml:space="preserve"> </w:t>
      </w:r>
      <w:r w:rsidR="006D774E">
        <w:fldChar w:fldCharType="begin"/>
      </w:r>
      <w:r w:rsidR="0035785B">
        <w:instrText xml:space="preserve"> ADDIN EN.CITE &lt;EndNote&gt;&lt;Cite&gt;&lt;Author&gt;Bich&lt;/Author&gt;&lt;Year&gt;2010&lt;/Year&gt;&lt;RecNum&gt;91&lt;/RecNum&gt;&lt;DisplayText&gt;[96]&lt;/DisplayText&gt;&lt;record&gt;&lt;rec-number&gt;91&lt;/rec-number&gt;&lt;foreign-keys&gt;&lt;key app="EN" db-id="e9ze2v507rw90ress9cxz0zhpwwd500fattv" timestamp="1512769690"&gt;91&lt;/key&gt;&lt;/foreign-keys&gt;&lt;ref-type name="Journal Article"&gt;17&lt;/ref-type&gt;&lt;contributors&gt;&lt;authors&gt;&lt;author&gt;Bich, C.&lt;/author&gt;&lt;author&gt;Baer, S.&lt;/author&gt;&lt;author&gt;Jecklin, M. C.&lt;/author&gt;&lt;author&gt;Zenobi, R.&lt;/author&gt;&lt;/authors&gt;&lt;/contributors&gt;&lt;auth-address&gt;Department of Chemistry and Applied Biosciences, ETH Zurich, Zurich, Switzerland.&lt;/auth-address&gt;&lt;titles&gt;&lt;title&gt;Probing the hydrophobic effect of noncovalent complexes by mass spectrometry&lt;/title&gt;&lt;secondary-title&gt;J Am Soc Mass Spectrom&lt;/secondary-title&gt;&lt;/titles&gt;&lt;periodical&gt;&lt;full-title&gt;J Am Soc Mass Spectrom&lt;/full-title&gt;&lt;/periodical&gt;&lt;pages&gt;286-9&lt;/pages&gt;&lt;volume&gt;21&lt;/volume&gt;&lt;number&gt;2&lt;/number&gt;&lt;keywords&gt;&lt;keyword&gt;Hydrophobic and Hydrophilic Interactions&lt;/keyword&gt;&lt;keyword&gt;Models, Molecular&lt;/keyword&gt;&lt;keyword&gt;Proteins/*chemistry&lt;/keyword&gt;&lt;keyword&gt;Spectrometry, Mass, Matrix-Assisted Laser Desorption-Ionization/*methods&lt;/keyword&gt;&lt;/keywords&gt;&lt;dates&gt;&lt;year&gt;2010&lt;/year&gt;&lt;pub-dates&gt;&lt;date&gt;Feb&lt;/date&gt;&lt;/pub-dates&gt;&lt;/dates&gt;&lt;isbn&gt;1879-1123 (Electronic)&amp;#xD;1044-0305 (Linking)&lt;/isbn&gt;&lt;accession-num&gt;19931466&lt;/accession-num&gt;&lt;urls&gt;&lt;related-urls&gt;&lt;url&gt;https://www.ncbi.nlm.nih.gov/pubmed/19931466&lt;/url&gt;&lt;/related-urls&gt;&lt;/urls&gt;&lt;electronic-resource-num&gt;10.1016/j.jasms.2009.10.012&lt;/electronic-resource-num&gt;&lt;/record&gt;&lt;/Cite&gt;&lt;/EndNote&gt;</w:instrText>
      </w:r>
      <w:r w:rsidR="006D774E">
        <w:fldChar w:fldCharType="separate"/>
      </w:r>
      <w:r w:rsidR="0035785B">
        <w:rPr>
          <w:noProof/>
        </w:rPr>
        <w:t>[96]</w:t>
      </w:r>
      <w:r w:rsidR="006D774E">
        <w:fldChar w:fldCharType="end"/>
      </w:r>
      <w:r w:rsidRPr="00140EA2">
        <w:t xml:space="preserve">.  Here, even more gentle evaporation processes like cold spray ionization </w:t>
      </w:r>
      <w:r w:rsidR="006D774E">
        <w:fldChar w:fldCharType="begin"/>
      </w:r>
      <w:r w:rsidR="0035785B">
        <w:instrText xml:space="preserve"> ADDIN EN.CITE &lt;EndNote&gt;&lt;Cite&gt;&lt;Author&gt;Yamaguchi&lt;/Author&gt;&lt;Year&gt;2003&lt;/Year&gt;&lt;RecNum&gt;92&lt;/RecNum&gt;&lt;DisplayText&gt;[97]&lt;/DisplayText&gt;&lt;record&gt;&lt;rec-number&gt;92&lt;/rec-number&gt;&lt;foreign-keys&gt;&lt;key app="EN" db-id="e9ze2v507rw90ress9cxz0zhpwwd500fattv" timestamp="1512769690"&gt;92&lt;/key&gt;&lt;/foreign-keys&gt;&lt;ref-type name="Journal Article"&gt;17&lt;/ref-type&gt;&lt;contributors&gt;&lt;authors&gt;&lt;author&gt;Yamaguchi, K.&lt;/author&gt;&lt;/authors&gt;&lt;/contributors&gt;&lt;auth-address&gt;Chemical Analysis Center, Chiba University, 1-33 Yayoicho, Inage-ku, Chiba 263-8533, Japan. yamaguchi@cac.chiba-u.ac.jp&lt;/auth-address&gt;&lt;titles&gt;&lt;title&gt;Cold-spray ionization mass spectrometry: principle and applications&lt;/title&gt;&lt;secondary-title&gt;J Mass Spectrom&lt;/secondary-title&gt;&lt;/titles&gt;&lt;periodical&gt;&lt;full-title&gt;J Mass Spectrom&lt;/full-title&gt;&lt;/periodical&gt;&lt;pages&gt;473-90&lt;/pages&gt;&lt;volume&gt;38&lt;/volume&gt;&lt;number&gt;5&lt;/number&gt;&lt;keywords&gt;&lt;keyword&gt;Base Sequence&lt;/keyword&gt;&lt;keyword&gt;*Cold Temperature&lt;/keyword&gt;&lt;keyword&gt;DNA/chemistry&lt;/keyword&gt;&lt;keyword&gt;Ions/chemistry&lt;/keyword&gt;&lt;keyword&gt;Mass Spectrometry/instrumentation/*methods&lt;/keyword&gt;&lt;keyword&gt;Models, Molecular&lt;/keyword&gt;&lt;keyword&gt;Molecular Structure&lt;/keyword&gt;&lt;keyword&gt;Nucleosides/chemistry&lt;/keyword&gt;&lt;keyword&gt;Organometallic Compounds/chemistry&lt;/keyword&gt;&lt;keyword&gt;Proline/analysis/chemistry&lt;/keyword&gt;&lt;keyword&gt;Serine/analysis/chemistry&lt;/keyword&gt;&lt;/keywords&gt;&lt;dates&gt;&lt;year&gt;2003&lt;/year&gt;&lt;pub-dates&gt;&lt;date&gt;May&lt;/date&gt;&lt;/pub-dates&gt;&lt;/dates&gt;&lt;isbn&gt;1076-5174 (Print)&amp;#xD;1076-5174 (Linking)&lt;/isbn&gt;&lt;accession-num&gt;12794868&lt;/accession-num&gt;&lt;urls&gt;&lt;related-urls&gt;&lt;url&gt;https://www.ncbi.nlm.nih.gov/pubmed/12794868&lt;/url&gt;&lt;/related-urls&gt;&lt;/urls&gt;&lt;electronic-resource-num&gt;10.1002/jms.488&lt;/electronic-resource-num&gt;&lt;/record&gt;&lt;/Cite&gt;&lt;/EndNote&gt;</w:instrText>
      </w:r>
      <w:r w:rsidR="006D774E">
        <w:fldChar w:fldCharType="separate"/>
      </w:r>
      <w:r w:rsidR="0035785B">
        <w:rPr>
          <w:noProof/>
        </w:rPr>
        <w:t>[97]</w:t>
      </w:r>
      <w:r w:rsidR="006D774E">
        <w:fldChar w:fldCharType="end"/>
      </w:r>
      <w:r w:rsidR="00AB5647">
        <w:t>,</w:t>
      </w:r>
      <w:r w:rsidRPr="00140EA2">
        <w:t xml:space="preserve"> in conjunction with a low temperature drift tube </w:t>
      </w:r>
      <w:r w:rsidR="00254695">
        <w:fldChar w:fldCharType="begin">
          <w:fldData xml:space="preserve">PEVuZE5vdGU+PENpdGU+PEF1dGhvcj5NYXk8L0F1dGhvcj48WWVhcj4yMDExPC9ZZWFyPjxSZWNO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</w:fldData>
        </w:fldChar>
      </w:r>
      <w:r w:rsidR="0035785B">
        <w:instrText xml:space="preserve"> ADDIN EN.CITE </w:instrText>
      </w:r>
      <w:r w:rsidR="0035785B">
        <w:fldChar w:fldCharType="begin">
          <w:fldData xml:space="preserve">PEVuZE5vdGU+PENpdGU+PEF1dGhvcj5NYXk8L0F1dGhvcj48WWVhcj4yMDExPC9ZZWFyPjxSZWNO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</w:fldData>
        </w:fldChar>
      </w:r>
      <w:r w:rsidR="0035785B">
        <w:instrText xml:space="preserve"> ADDIN EN.CITE.DATA </w:instrText>
      </w:r>
      <w:r w:rsidR="0035785B">
        <w:fldChar w:fldCharType="end"/>
      </w:r>
      <w:r w:rsidR="00254695">
        <w:fldChar w:fldCharType="separate"/>
      </w:r>
      <w:r w:rsidR="0035785B">
        <w:rPr>
          <w:noProof/>
        </w:rPr>
        <w:t>[98,99]</w:t>
      </w:r>
      <w:r w:rsidR="00254695">
        <w:fldChar w:fldCharType="end"/>
      </w:r>
      <w:r w:rsidRPr="00140EA2">
        <w:t xml:space="preserve"> could possibly improve confidence in structural elucidation and K</w:t>
      </w:r>
      <w:r w:rsidRPr="00140EA2">
        <w:rPr>
          <w:vertAlign w:val="subscript"/>
        </w:rPr>
        <w:t>D</w:t>
      </w:r>
      <w:r w:rsidRPr="00140EA2">
        <w:t xml:space="preserve"> determination. </w:t>
      </w:r>
    </w:p>
    <w:p w14:paraId="7B69535B" w14:textId="3AB370EA" w:rsidR="000B56DF" w:rsidRDefault="003D564E" w:rsidP="008559CC">
      <w:pPr>
        <w:spacing w:after="120"/>
        <w:jc w:val="both"/>
      </w:pPr>
      <w:r>
        <w:t>IM</w:t>
      </w:r>
      <w:r w:rsidR="000B56DF" w:rsidRPr="00140EA2">
        <w:t xml:space="preserve">-MS has </w:t>
      </w:r>
      <w:r>
        <w:t>enormous</w:t>
      </w:r>
      <w:r w:rsidRPr="00140EA2">
        <w:t xml:space="preserve"> </w:t>
      </w:r>
      <w:r w:rsidR="000B56DF" w:rsidRPr="00140EA2">
        <w:t xml:space="preserve">potential for the development and screening of ligands, from low molecular weight compounds to </w:t>
      </w:r>
      <w:r>
        <w:t xml:space="preserve">therapeutic </w:t>
      </w:r>
      <w:r w:rsidR="000B56DF" w:rsidRPr="00140EA2">
        <w:t xml:space="preserve">antibodies, which is only now </w:t>
      </w:r>
      <w:r>
        <w:t>beginning</w:t>
      </w:r>
      <w:r w:rsidRPr="00140EA2">
        <w:t xml:space="preserve"> </w:t>
      </w:r>
      <w:r w:rsidR="000B56DF" w:rsidRPr="00140EA2">
        <w:t xml:space="preserve">to be realised. Furthermore, since it is also possible to evaluate binding to differentially modified protein forms (proteoforms) </w:t>
      </w:r>
      <w:r w:rsidR="00735896">
        <w:t xml:space="preserve">and membrane proteins </w:t>
      </w:r>
      <w:r w:rsidR="00735896">
        <w:fldChar w:fldCharType="begin"/>
      </w:r>
      <w:r w:rsidR="0035785B">
        <w:instrText xml:space="preserve"> ADDIN EN.CITE &lt;EndNote&gt;&lt;Cite&gt;&lt;Author&gt;Allison&lt;/Author&gt;&lt;Year&gt;2015&lt;/Year&gt;&lt;RecNum&gt;18&lt;/RecNum&gt;&lt;DisplayText&gt;[19]&lt;/DisplayText&gt;&lt;record&gt;&lt;rec-number&gt;18&lt;/rec-number&gt;&lt;foreign-keys&gt;&lt;key app="EN" db-id="e9ze2v507rw90ress9cxz0zhpwwd500fattv" timestamp="1512769689"&gt;18&lt;/key&gt;&lt;/foreign-keys&gt;&lt;ref-type name="Journal Article"&gt;17&lt;/ref-type&gt;&lt;contributors&gt;&lt;authors&gt;&lt;author&gt;Allison, T. M.&lt;/author&gt;&lt;author&gt;Reading, E.&lt;/author&gt;&lt;author&gt;Liko, I.&lt;/author&gt;&lt;author&gt;Baldwin, A. J.&lt;/author&gt;&lt;author&gt;Laganowsky, A.&lt;/author&gt;&lt;author&gt;Robinson, C. V.&lt;/author&gt;&lt;/authors&gt;&lt;/contributors&gt;&lt;auth-address&gt;Univ Oxford, Dept Chem, Oxford OX1 5QY, England&lt;/auth-address&gt;&lt;titles&gt;&lt;title&gt;Quantifying the stabilizing effects of protein-ligand interactions in the gas phase&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6&lt;/volume&gt;&lt;keywords&gt;&lt;keyword&gt;mobility-mass-spectrometry&lt;/keyword&gt;&lt;keyword&gt;human-serum prealbumin&lt;/keyword&gt;&lt;keyword&gt;membrane-proteins&lt;/keyword&gt;&lt;keyword&gt;negative cooperativity&lt;/keyword&gt;&lt;keyword&gt;structural biology&lt;/keyword&gt;&lt;keyword&gt;complexes&lt;/keyword&gt;&lt;keyword&gt;binding&lt;/keyword&gt;&lt;keyword&gt;detergent&lt;/keyword&gt;&lt;keyword&gt;information&lt;/keyword&gt;&lt;keyword&gt;assemblies&lt;/keyword&gt;&lt;/keywords&gt;&lt;dates&gt;&lt;year&gt;2015&lt;/year&gt;&lt;pub-dates&gt;&lt;date&gt;Oct&lt;/date&gt;&lt;/pub-dates&gt;&lt;/dates&gt;&lt;isbn&gt;2041-1723&lt;/isbn&gt;&lt;accession-num&gt;WOS:000364930800036&lt;/accession-num&gt;&lt;urls&gt;&lt;related-urls&gt;&lt;url&gt;&amp;lt;Go to ISI&amp;gt;://WOS:000364930800036&lt;/url&gt;&lt;/related-urls&gt;&lt;/urls&gt;&lt;electronic-resource-num&gt;ARTN 8551&amp;#xD;10.1038/ncomms9551&lt;/electronic-resource-num&gt;&lt;language&gt;English&lt;/language&gt;&lt;/record&gt;&lt;/Cite&gt;&lt;/EndNote&gt;</w:instrText>
      </w:r>
      <w:r w:rsidR="00735896">
        <w:fldChar w:fldCharType="separate"/>
      </w:r>
      <w:r w:rsidR="0035785B">
        <w:rPr>
          <w:noProof/>
        </w:rPr>
        <w:t>[19]</w:t>
      </w:r>
      <w:r w:rsidR="00735896">
        <w:fldChar w:fldCharType="end"/>
      </w:r>
      <w:r w:rsidR="00735896">
        <w:t xml:space="preserve"> </w:t>
      </w:r>
      <w:r w:rsidR="000B56DF" w:rsidRPr="00140EA2">
        <w:t xml:space="preserve">that might otherwise be intractable to structural interrogation, IM-MS opens up the possibility of understanding the </w:t>
      </w:r>
      <w:r>
        <w:t>intricacies</w:t>
      </w:r>
      <w:r w:rsidRPr="00140EA2">
        <w:t xml:space="preserve"> </w:t>
      </w:r>
      <w:r w:rsidR="000B56DF" w:rsidRPr="00140EA2">
        <w:t xml:space="preserve">of small molecule binding to </w:t>
      </w:r>
      <w:r>
        <w:t xml:space="preserve">complex proteoforms, such as </w:t>
      </w:r>
      <w:r w:rsidR="000B56DF" w:rsidRPr="00140EA2">
        <w:t xml:space="preserve">differentially phosphorylated or glycosylated </w:t>
      </w:r>
      <w:r>
        <w:t xml:space="preserve">protein </w:t>
      </w:r>
      <w:r w:rsidR="000B56DF" w:rsidRPr="00140EA2">
        <w:t xml:space="preserve">targets. As well as the small ligands discussed </w:t>
      </w:r>
      <w:r w:rsidR="00AB5647">
        <w:t>here</w:t>
      </w:r>
      <w:r w:rsidR="000B56DF" w:rsidRPr="00140EA2">
        <w:t>, IM-MS has demonstrated utility in the evaluation of structural differences in antibodies following drug conjugation, a growth area in the pharmaceutical industry</w:t>
      </w:r>
      <w:r w:rsidR="00254695">
        <w:t xml:space="preserve"> </w:t>
      </w:r>
      <w:r w:rsidR="00254695">
        <w:fldChar w:fldCharType="begin"/>
      </w:r>
      <w:r w:rsidR="0035785B">
        <w:instrText xml:space="preserve"> ADDIN EN.CITE &lt;EndNote&gt;&lt;Cite&gt;&lt;Author&gt;Debaene&lt;/Author&gt;&lt;Year&gt;2014&lt;/Year&gt;&lt;RecNum&gt;95&lt;/RecNum&gt;&lt;DisplayText&gt;[100]&lt;/DisplayText&gt;&lt;record&gt;&lt;rec-number&gt;95&lt;/rec-number&gt;&lt;foreign-keys&gt;&lt;key app="EN" db-id="e9ze2v507rw90ress9cxz0zhpwwd500fattv" timestamp="1512769690"&gt;95&lt;/key&gt;&lt;/foreign-keys&gt;&lt;ref-type name="Journal Article"&gt;17&lt;/ref-type&gt;&lt;contributors&gt;&lt;authors&gt;&lt;author&gt;Debaene, F.&lt;/author&gt;&lt;author&gt;Boeuf, A.&lt;/author&gt;&lt;author&gt;Wagner-Rousset, E.&lt;/author&gt;&lt;author&gt;Colas, O.&lt;/author&gt;&lt;author&gt;Ayoub, D.&lt;/author&gt;&lt;author&gt;Corvaia, N.&lt;/author&gt;&lt;author&gt;Van Dorsselaer, A.&lt;/author&gt;&lt;author&gt;Beck, A.&lt;/author&gt;&lt;author&gt;Cianferani, S.&lt;/author&gt;&lt;/authors&gt;&lt;/contributors&gt;&lt;auth-address&gt;BioOrganic Mass Spectrometry Laboratory (LSMBO), IPHC, Universite de Strasbourg , 25 rue Becquerel, 67087 Strasbourg, France.&lt;/auth-address&gt;&lt;titles&gt;&lt;title&gt;Innovative native MS methodologies for antibody drug conjugate characterization: High resolution native MS and IM-MS for average DAR and DAR distribution assessment&lt;/title&gt;&lt;secondary-title&gt;Anal Chem&lt;/secondary-title&gt;&lt;/titles&gt;&lt;periodical&gt;&lt;full-title&gt;Anal Chem&lt;/full-title&gt;&lt;/periodical&gt;&lt;pages&gt;10674-83&lt;/pages&gt;&lt;volume&gt;86&lt;/volume&gt;&lt;number&gt;21&lt;/number&gt;&lt;keywords&gt;&lt;keyword&gt;Chromatography, Liquid/methods&lt;/keyword&gt;&lt;keyword&gt;Hydrophobic and Hydrophilic Interactions&lt;/keyword&gt;&lt;keyword&gt;Immunoconjugates/*chemistry&lt;/keyword&gt;&lt;keyword&gt;*Mass Spectrometry/methods&lt;/keyword&gt;&lt;/keywords&gt;&lt;dates&gt;&lt;year&gt;2014&lt;/year&gt;&lt;pub-dates&gt;&lt;date&gt;Nov 04&lt;/date&gt;&lt;/pub-dates&gt;&lt;/dates&gt;&lt;isbn&gt;1520-6882 (Electronic)&amp;#xD;0003-2700 (Linking)&lt;/isbn&gt;&lt;accession-num&gt;25270580&lt;/accession-num&gt;&lt;urls&gt;&lt;related-urls&gt;&lt;url&gt;https://www.ncbi.nlm.nih.gov/pubmed/25270580&lt;/url&gt;&lt;/related-urls&gt;&lt;/urls&gt;&lt;electronic-resource-num&gt;10.1021/ac502593n&lt;/electronic-resource-num&gt;&lt;/record&gt;&lt;/Cite&gt;&lt;/EndNote&gt;</w:instrText>
      </w:r>
      <w:r w:rsidR="00254695">
        <w:fldChar w:fldCharType="separate"/>
      </w:r>
      <w:r w:rsidR="0035785B">
        <w:rPr>
          <w:noProof/>
        </w:rPr>
        <w:t>[100]</w:t>
      </w:r>
      <w:r w:rsidR="00254695">
        <w:fldChar w:fldCharType="end"/>
      </w:r>
      <w:r w:rsidR="000B56DF" w:rsidRPr="00140EA2">
        <w:t>. Structural interrogation of protein:DNA and protein:RNA complexes, to ascertain sequence</w:t>
      </w:r>
      <w:r>
        <w:t>-</w:t>
      </w:r>
      <w:r w:rsidR="000B56DF" w:rsidRPr="00140EA2">
        <w:t>specific binding affinit</w:t>
      </w:r>
      <w:r>
        <w:t>y</w:t>
      </w:r>
      <w:r w:rsidR="000B56DF" w:rsidRPr="00140EA2">
        <w:t xml:space="preserve">, is also likely to benefit from IM-MS analysis </w:t>
      </w:r>
      <w:r w:rsidR="00254695">
        <w:fldChar w:fldCharType="begin">
          <w:fldData xml:space="preserve">PEVuZE5vdGU+PENpdGU+PEF1dGhvcj5BdG1hbmVuZTwvQXV0aG9yPjxZZWFyPjIwMTA8L1llYXI+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</w:fldData>
        </w:fldChar>
      </w:r>
      <w:r w:rsidR="0035785B">
        <w:instrText xml:space="preserve"> ADDIN EN.CITE </w:instrText>
      </w:r>
      <w:r w:rsidR="0035785B">
        <w:fldChar w:fldCharType="begin">
          <w:fldData xml:space="preserve">PEVuZE5vdGU+PENpdGU+PEF1dGhvcj5BdG1hbmVuZTwvQXV0aG9yPjxZZWFyPjIwMTA8L1llYXI+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</w:fldData>
        </w:fldChar>
      </w:r>
      <w:r w:rsidR="0035785B">
        <w:instrText xml:space="preserve"> ADDIN EN.CITE.DATA </w:instrText>
      </w:r>
      <w:r w:rsidR="0035785B">
        <w:fldChar w:fldCharType="end"/>
      </w:r>
      <w:r w:rsidR="00254695">
        <w:fldChar w:fldCharType="separate"/>
      </w:r>
      <w:r w:rsidR="0035785B">
        <w:rPr>
          <w:noProof/>
        </w:rPr>
        <w:t>[101,102]</w:t>
      </w:r>
      <w:r w:rsidR="00254695">
        <w:fldChar w:fldCharType="end"/>
      </w:r>
      <w:r w:rsidR="000B56DF" w:rsidRPr="00140EA2">
        <w:t xml:space="preserve">. </w:t>
      </w:r>
      <w:r>
        <w:t>Moreover, w</w:t>
      </w:r>
      <w:r w:rsidR="000B56DF" w:rsidRPr="00140EA2">
        <w:t xml:space="preserve">ith </w:t>
      </w:r>
      <w:r>
        <w:t>the</w:t>
      </w:r>
      <w:r w:rsidRPr="00140EA2">
        <w:t xml:space="preserve"> </w:t>
      </w:r>
      <w:r w:rsidR="000B56DF" w:rsidRPr="00140EA2">
        <w:t xml:space="preserve">development of robotic chip based injection systems </w:t>
      </w:r>
      <w:r w:rsidR="00254695">
        <w:fldChar w:fldCharType="begin"/>
      </w:r>
      <w:r w:rsidR="0035785B">
        <w:instrText xml:space="preserve"> ADDIN EN.CITE &lt;EndNote&gt;&lt;Cite&gt;&lt;Author&gt;Dethy&lt;/Author&gt;&lt;Year&gt;2003&lt;/Year&gt;&lt;RecNum&gt;98&lt;/RecNum&gt;&lt;DisplayText&gt;[103]&lt;/DisplayText&gt;&lt;record&gt;&lt;rec-number&gt;98&lt;/rec-number&gt;&lt;foreign-keys&gt;&lt;key app="EN" db-id="e9ze2v507rw90ress9cxz0zhpwwd500fattv" timestamp="1512769690"&gt;98&lt;/key&gt;&lt;/foreign-keys&gt;&lt;ref-type name="Journal Article"&gt;17&lt;/ref-type&gt;&lt;contributors&gt;&lt;authors&gt;&lt;author&gt;Dethy, J. M.&lt;/author&gt;&lt;author&gt;Ackermann, B. L.&lt;/author&gt;&lt;author&gt;Delatour, C.&lt;/author&gt;&lt;author&gt;Henion, J. D.&lt;/author&gt;&lt;author&gt;Schultz, G. A.&lt;/author&gt;&lt;/authors&gt;&lt;/contributors&gt;&lt;auth-address&gt;Lilly Development Center S.A., Eli Lilly and Company, Mont-Saint-Guibert, B- 1348, Belgium. JMDETHY@Lilly.com&lt;/auth-address&gt;&lt;titles&gt;&lt;title&gt;Demonstration of direct bioanalysis of drugs in plasma using nanoelectrospray infusion from a silicon chip coupled with tandem mass spectrometry&lt;/title&gt;&lt;secondary-title&gt;Anal Chem&lt;/secondary-title&gt;&lt;/titles&gt;&lt;periodical&gt;&lt;full-title&gt;Anal Chem&lt;/full-title&gt;&lt;/periodical&gt;&lt;pages&gt;805-11&lt;/pages&gt;&lt;volume&gt;75&lt;/volume&gt;&lt;number&gt;4&lt;/number&gt;&lt;keywords&gt;&lt;keyword&gt;Drug Monitoring/*methods&lt;/keyword&gt;&lt;keyword&gt;Humans&lt;/keyword&gt;&lt;keyword&gt;Pharmaceutical Preparations/blood&lt;/keyword&gt;&lt;keyword&gt;Reference Standards&lt;/keyword&gt;&lt;keyword&gt;*Spectrometry, Mass, Electrospray Ionization&lt;/keyword&gt;&lt;keyword&gt;Verapamil/*analogs &amp;amp; derivatives/*blood/metabolism&lt;/keyword&gt;&lt;/keywords&gt;&lt;dates&gt;&lt;year&gt;2003&lt;/year&gt;&lt;pub-dates&gt;&lt;date&gt;Feb 15&lt;/date&gt;&lt;/pub-dates&gt;&lt;/dates&gt;&lt;isbn&gt;0003-2700 (Print)&amp;#xD;0003-2700 (Linking)&lt;/isbn&gt;&lt;accession-num&gt;12622370&lt;/accession-num&gt;&lt;urls&gt;&lt;related-urls&gt;&lt;url&gt;https://www.ncbi.nlm.nih.gov/pubmed/12622370&lt;/url&gt;&lt;/related-urls&gt;&lt;/urls&gt;&lt;/record&gt;&lt;/Cite&gt;&lt;/EndNote&gt;</w:instrText>
      </w:r>
      <w:r w:rsidR="00254695">
        <w:fldChar w:fldCharType="separate"/>
      </w:r>
      <w:r w:rsidR="0035785B">
        <w:rPr>
          <w:noProof/>
        </w:rPr>
        <w:t>[103]</w:t>
      </w:r>
      <w:r w:rsidR="00254695">
        <w:fldChar w:fldCharType="end"/>
      </w:r>
      <w:r w:rsidR="000B56DF" w:rsidRPr="00140EA2">
        <w:t xml:space="preserve"> combined with already available automated </w:t>
      </w:r>
      <w:r w:rsidR="00BA3337">
        <w:t>open-source</w:t>
      </w:r>
      <w:r w:rsidR="000B56DF" w:rsidRPr="00140EA2">
        <w:t xml:space="preserve"> software </w:t>
      </w:r>
      <w:r w:rsidR="00BA3337">
        <w:t>for data extraction, processing and visualisation (</w:t>
      </w:r>
      <w:r w:rsidR="00AB5647">
        <w:rPr>
          <w:i/>
        </w:rPr>
        <w:t xml:space="preserve">e.g. </w:t>
      </w:r>
      <w:r w:rsidR="00BA3337" w:rsidRPr="00140EA2">
        <w:t>Pulsar</w:t>
      </w:r>
      <w:r w:rsidR="00BA3337">
        <w:rPr>
          <w:vertAlign w:val="superscript"/>
        </w:rPr>
        <w:t xml:space="preserve"> </w:t>
      </w:r>
      <w:r w:rsidR="00BA3337" w:rsidRPr="00BA3337">
        <w:fldChar w:fldCharType="begin"/>
      </w:r>
      <w:r w:rsidR="0035785B">
        <w:instrText xml:space="preserve"> ADDIN EN.CITE &lt;EndNote&gt;&lt;Cite&gt;&lt;Author&gt;Allison&lt;/Author&gt;&lt;Year&gt;2015&lt;/Year&gt;&lt;RecNum&gt;18&lt;/RecNum&gt;&lt;DisplayText&gt;[19]&lt;/DisplayText&gt;&lt;record&gt;&lt;rec-number&gt;18&lt;/rec-number&gt;&lt;foreign-keys&gt;&lt;key app="EN" db-id="e9ze2v507rw90ress9cxz0zhpwwd500fattv" timestamp="1512769689"&gt;18&lt;/key&gt;&lt;/foreign-keys&gt;&lt;ref-type name="Journal Article"&gt;17&lt;/ref-type&gt;&lt;contributors&gt;&lt;authors&gt;&lt;author&gt;Allison, T. M.&lt;/author&gt;&lt;author&gt;Reading, E.&lt;/author&gt;&lt;author&gt;Liko, I.&lt;/author&gt;&lt;author&gt;Baldwin, A. J.&lt;/author&gt;&lt;author&gt;Laganowsky, A.&lt;/author&gt;&lt;author&gt;Robinson, C. V.&lt;/author&gt;&lt;/authors&gt;&lt;/contributors&gt;&lt;auth-address&gt;Univ Oxford, Dept Chem, Oxford OX1 5QY, England&lt;/auth-address&gt;&lt;titles&gt;&lt;title&gt;Quantifying the stabilizing effects of protein-ligand interactions in the gas phase&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6&lt;/volume&gt;&lt;keywords&gt;&lt;keyword&gt;mobility-mass-spectrometry&lt;/keyword&gt;&lt;keyword&gt;human-serum prealbumin&lt;/keyword&gt;&lt;keyword&gt;membrane-proteins&lt;/keyword&gt;&lt;keyword&gt;negative cooperativity&lt;/keyword&gt;&lt;keyword&gt;structural biology&lt;/keyword&gt;&lt;keyword&gt;complexes&lt;/keyword&gt;&lt;keyword&gt;binding&lt;/keyword&gt;&lt;keyword&gt;detergent&lt;/keyword&gt;&lt;keyword&gt;information&lt;/keyword&gt;&lt;keyword&gt;assemblies&lt;/keyword&gt;&lt;/keywords&gt;&lt;dates&gt;&lt;year&gt;2015&lt;/year&gt;&lt;pub-dates&gt;&lt;date&gt;Oct&lt;/date&gt;&lt;/pub-dates&gt;&lt;/dates&gt;&lt;isbn&gt;2041-1723&lt;/isbn&gt;&lt;accession-num&gt;WOS:000364930800036&lt;/accession-num&gt;&lt;urls&gt;&lt;related-urls&gt;&lt;url&gt;&amp;lt;Go to ISI&amp;gt;://WOS:000364930800036&lt;/url&gt;&lt;/related-urls&gt;&lt;/urls&gt;&lt;electronic-resource-num&gt;ARTN 8551&amp;#xD;10.1038/ncomms9551&lt;/electronic-resource-num&gt;&lt;language&gt;English&lt;/language&gt;&lt;/record&gt;&lt;/Cite&gt;&lt;/EndNote&gt;</w:instrText>
      </w:r>
      <w:r w:rsidR="00BA3337" w:rsidRPr="00BA3337">
        <w:fldChar w:fldCharType="separate"/>
      </w:r>
      <w:r w:rsidR="0035785B">
        <w:rPr>
          <w:noProof/>
        </w:rPr>
        <w:t>[19]</w:t>
      </w:r>
      <w:r w:rsidR="00BA3337" w:rsidRPr="00BA3337">
        <w:fldChar w:fldCharType="end"/>
      </w:r>
      <w:r w:rsidR="00BA3337">
        <w:t xml:space="preserve">, </w:t>
      </w:r>
      <w:r w:rsidR="00BA3337" w:rsidRPr="00140EA2">
        <w:t>Amphitrite</w:t>
      </w:r>
      <w:r w:rsidR="00BA3337">
        <w:t xml:space="preserve"> </w:t>
      </w:r>
      <w:r w:rsidR="00BA3337">
        <w:fldChar w:fldCharType="begin">
          <w:fldData xml:space="preserve">PEVuZE5vdGU+PENpdGU+PEF1dGhvcj5TaXZhbGluZ2FtPC9BdXRob3I+PFllYXI+MjAxMzwvWWVh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</w:fldData>
        </w:fldChar>
      </w:r>
      <w:r w:rsidR="0035785B">
        <w:instrText xml:space="preserve"> ADDIN EN.CITE </w:instrText>
      </w:r>
      <w:r w:rsidR="0035785B">
        <w:fldChar w:fldCharType="begin">
          <w:fldData xml:space="preserve">PEVuZE5vdGU+PENpdGU+PEF1dGhvcj5TaXZhbGluZ2FtPC9BdXRob3I+PFllYXI+MjAxMzwvWWVh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</w:fldData>
        </w:fldChar>
      </w:r>
      <w:r w:rsidR="0035785B">
        <w:instrText xml:space="preserve"> ADDIN EN.CITE.DATA </w:instrText>
      </w:r>
      <w:r w:rsidR="0035785B">
        <w:fldChar w:fldCharType="end"/>
      </w:r>
      <w:r w:rsidR="00BA3337">
        <w:fldChar w:fldCharType="separate"/>
      </w:r>
      <w:r w:rsidR="0035785B">
        <w:rPr>
          <w:noProof/>
        </w:rPr>
        <w:t>[104]</w:t>
      </w:r>
      <w:r w:rsidR="00BA3337">
        <w:fldChar w:fldCharType="end"/>
      </w:r>
      <w:r w:rsidR="00BA3337">
        <w:t xml:space="preserve">, ORIGAMI </w:t>
      </w:r>
      <w:r w:rsidR="00BA3337">
        <w:fldChar w:fldCharType="begin"/>
      </w:r>
      <w:r w:rsidR="0035785B">
        <w:instrText xml:space="preserve"> ADDIN EN.CITE &lt;EndNote&gt;&lt;Cite&gt;&lt;Author&gt;Migas&lt;/Author&gt;&lt;Year&gt;2017&lt;/Year&gt;&lt;RecNum&gt;41&lt;/RecNum&gt;&lt;DisplayText&gt;[44]&lt;/DisplayText&gt;&lt;record&gt;&lt;rec-number&gt;41&lt;/rec-number&gt;&lt;foreign-keys&gt;&lt;key app="EN" db-id="e9ze2v507rw90ress9cxz0zhpwwd500fattv" timestamp="1512769689"&gt;41&lt;/key&gt;&lt;/foreign-keys&gt;&lt;ref-type name="Journal Article"&gt;17&lt;/ref-type&gt;&lt;contributors&gt;&lt;authors&gt;&lt;author&gt;Migas, L. G.&lt;/author&gt;&lt;author&gt;France, A. P.&lt;/author&gt;&lt;author&gt;Bellina, B.&lt;/author&gt;&lt;author&gt;Barran, P. E.&lt;/author&gt;&lt;/authors&gt;&lt;/contributors&gt;&lt;titles&gt;&lt;title&gt;ORIGAMI: A software suite for activated ion mobility mass spectrometry (aIM-MS) applied to multimeric protein assemblies&lt;/title&gt;&lt;secondary-title&gt;International Journal of Mass Spectrometry&lt;/secondary-title&gt;&lt;/titles&gt;&lt;periodical&gt;&lt;full-title&gt;International Journal of Mass Spectrometry&lt;/full-title&gt;&lt;abbr-1&gt;Int J Mass Spectrom&lt;/abbr-1&gt;&lt;/periodical&gt;&lt;volume&gt;In press&lt;/volume&gt;&lt;dates&gt;&lt;year&gt;2017&lt;/year&gt;&lt;/dates&gt;&lt;urls&gt;&lt;/urls&gt;&lt;/record&gt;&lt;/Cite&gt;&lt;/EndNote&gt;</w:instrText>
      </w:r>
      <w:r w:rsidR="00BA3337">
        <w:fldChar w:fldCharType="separate"/>
      </w:r>
      <w:r w:rsidR="0035785B">
        <w:rPr>
          <w:noProof/>
        </w:rPr>
        <w:t>[44]</w:t>
      </w:r>
      <w:r w:rsidR="00BA3337">
        <w:fldChar w:fldCharType="end"/>
      </w:r>
      <w:r w:rsidR="00BA3337">
        <w:t xml:space="preserve"> and U</w:t>
      </w:r>
      <w:r w:rsidR="000B56DF" w:rsidRPr="00140EA2">
        <w:t>niDec</w:t>
      </w:r>
      <w:r w:rsidR="00254695">
        <w:t xml:space="preserve"> </w:t>
      </w:r>
      <w:r w:rsidR="00254695">
        <w:fldChar w:fldCharType="begin"/>
      </w:r>
      <w:r w:rsidR="0035785B">
        <w:instrText xml:space="preserve"> ADDIN EN.CITE &lt;EndNote&gt;&lt;Cite&gt;&lt;Author&gt;Marty&lt;/Author&gt;&lt;Year&gt;2015&lt;/Year&gt;&lt;RecNum&gt;100&lt;/RecNum&gt;&lt;DisplayText&gt;[105]&lt;/DisplayText&gt;&lt;record&gt;&lt;rec-number&gt;100&lt;/rec-number&gt;&lt;foreign-keys&gt;&lt;key app="EN" db-id="e9ze2v507rw90ress9cxz0zhpwwd500fattv" timestamp="1512769690"&gt;100&lt;/key&gt;&lt;/foreign-keys&gt;&lt;ref-type name="Journal Article"&gt;17&lt;/ref-type&gt;&lt;contributors&gt;&lt;authors&gt;&lt;author&gt;Marty, M. T.&lt;/author&gt;&lt;author&gt;Baldwin, A. J.&lt;/author&gt;&lt;author&gt;Marklund, E. G.&lt;/author&gt;&lt;author&gt;Hochberg, G. K.&lt;/author&gt;&lt;author&gt;Benesch, J. L.&lt;/author&gt;&lt;author&gt;Robinson, C. V.&lt;/author&gt;&lt;/authors&gt;&lt;/contributors&gt;&lt;auth-address&gt;Department of Chemistry, Physical and Theoretical Chemistry Laboratory, University of Oxford, Oxford OX1 3QZ, United Kingdom.&lt;/auth-address&gt;&lt;titles&gt;&lt;title&gt;Bayesian deconvolution of mass and ion mobility spectra: from binary interactions to polydisperse ensembles&lt;/title&gt;&lt;secondary-title&gt;Anal Chem&lt;/secondary-title&gt;&lt;/titles&gt;&lt;periodical&gt;&lt;full-title&gt;Anal Chem&lt;/full-title&gt;&lt;/periodical&gt;&lt;pages&gt;4370-6&lt;/pages&gt;&lt;volume&gt;87&lt;/volume&gt;&lt;number&gt;8&lt;/number&gt;&lt;keywords&gt;&lt;keyword&gt;Algorithms&lt;/keyword&gt;&lt;keyword&gt;Bayes Theorem&lt;/keyword&gt;&lt;keyword&gt;Proteins/*analysis&lt;/keyword&gt;&lt;keyword&gt;Spectrometry, Mass, Electrospray Ionization&lt;/keyword&gt;&lt;/keywords&gt;&lt;dates&gt;&lt;year&gt;2015&lt;/year&gt;&lt;pub-dates&gt;&lt;date&gt;Apr 21&lt;/date&gt;&lt;/pub-dates&gt;&lt;/dates&gt;&lt;isbn&gt;1520-6882 (Electronic)&amp;#xD;0003-2700 (Linking)&lt;/isbn&gt;&lt;accession-num&gt;25799115&lt;/accession-num&gt;&lt;urls&gt;&lt;related-urls&gt;&lt;url&gt;https://www.ncbi.nlm.nih.gov/pubmed/25799115&lt;/url&gt;&lt;/related-urls&gt;&lt;/urls&gt;&lt;custom2&gt;PMC4594776&lt;/custom2&gt;&lt;electronic-resource-num&gt;10.1021/acs.analchem.5b00140&lt;/electronic-resource-num&gt;&lt;/record&gt;&lt;/Cite&gt;&lt;/EndNote&gt;</w:instrText>
      </w:r>
      <w:r w:rsidR="00254695">
        <w:fldChar w:fldCharType="separate"/>
      </w:r>
      <w:r w:rsidR="0035785B">
        <w:rPr>
          <w:noProof/>
        </w:rPr>
        <w:t>[105]</w:t>
      </w:r>
      <w:r w:rsidR="00254695">
        <w:fldChar w:fldCharType="end"/>
      </w:r>
      <w:r w:rsidR="00BA3337">
        <w:t>)</w:t>
      </w:r>
      <w:r w:rsidR="000B56DF" w:rsidRPr="00140EA2">
        <w:t xml:space="preserve">, </w:t>
      </w:r>
      <w:r>
        <w:t xml:space="preserve">the age of </w:t>
      </w:r>
      <w:r w:rsidR="000B56DF" w:rsidRPr="00140EA2">
        <w:t xml:space="preserve">high throughput </w:t>
      </w:r>
      <w:r>
        <w:t xml:space="preserve">IM-MS-based </w:t>
      </w:r>
      <w:r w:rsidR="000B56DF" w:rsidRPr="00140EA2">
        <w:t xml:space="preserve">ligand </w:t>
      </w:r>
      <w:r>
        <w:t>screening</w:t>
      </w:r>
      <w:r w:rsidRPr="00140EA2">
        <w:t xml:space="preserve"> </w:t>
      </w:r>
      <w:r>
        <w:t>appears to have arrived.</w:t>
      </w:r>
    </w:p>
    <w:p w14:paraId="12AFC5C5" w14:textId="77777777" w:rsidR="00254695" w:rsidRDefault="00254695" w:rsidP="008559CC">
      <w:pPr>
        <w:spacing w:after="120"/>
        <w:jc w:val="both"/>
      </w:pPr>
    </w:p>
    <w:p w14:paraId="3F7312CB" w14:textId="77777777" w:rsidR="006F6635" w:rsidRPr="006F6635" w:rsidRDefault="006F6635" w:rsidP="006F6635">
      <w:pPr>
        <w:pStyle w:val="Caption"/>
        <w:spacing w:after="120"/>
        <w:rPr>
          <w:color w:val="auto"/>
          <w:sz w:val="22"/>
          <w:szCs w:val="22"/>
        </w:rPr>
      </w:pPr>
      <w:r w:rsidRPr="006F6635">
        <w:rPr>
          <w:color w:val="auto"/>
          <w:sz w:val="22"/>
          <w:szCs w:val="22"/>
        </w:rPr>
        <w:lastRenderedPageBreak/>
        <w:t>Acknowledgements</w:t>
      </w:r>
    </w:p>
    <w:p w14:paraId="13F056BA" w14:textId="24463BBE" w:rsidR="006F6635" w:rsidRPr="00A309A8" w:rsidRDefault="006F6635" w:rsidP="006F6635">
      <w:pPr>
        <w:spacing w:after="60"/>
        <w:jc w:val="both"/>
        <w:rPr>
          <w:szCs w:val="24"/>
        </w:rPr>
      </w:pPr>
      <w:r>
        <w:t>The authors</w:t>
      </w:r>
      <w:r w:rsidRPr="006F6635">
        <w:t xml:space="preserve"> acknowledge support</w:t>
      </w:r>
      <w:r>
        <w:t xml:space="preserve"> from the </w:t>
      </w:r>
      <w:r w:rsidRPr="00A309A8">
        <w:rPr>
          <w:szCs w:val="24"/>
        </w:rPr>
        <w:t>Biotechnology and Biological Sciences Research Council (BBSRC) (</w:t>
      </w:r>
      <w:r w:rsidRPr="006F6635">
        <w:rPr>
          <w:szCs w:val="24"/>
        </w:rPr>
        <w:t>BB/L009501/1</w:t>
      </w:r>
      <w:r>
        <w:rPr>
          <w:szCs w:val="24"/>
        </w:rPr>
        <w:t xml:space="preserve">, </w:t>
      </w:r>
      <w:r w:rsidRPr="006F6635">
        <w:rPr>
          <w:szCs w:val="24"/>
        </w:rPr>
        <w:t>BB/M012557/1</w:t>
      </w:r>
      <w:r>
        <w:rPr>
          <w:szCs w:val="24"/>
        </w:rPr>
        <w:t xml:space="preserve">, </w:t>
      </w:r>
      <w:r w:rsidRPr="006F6635">
        <w:rPr>
          <w:szCs w:val="24"/>
        </w:rPr>
        <w:t>BB/R000182/1</w:t>
      </w:r>
      <w:r>
        <w:rPr>
          <w:szCs w:val="24"/>
        </w:rPr>
        <w:t xml:space="preserve"> and a</w:t>
      </w:r>
      <w:r w:rsidRPr="006F6635">
        <w:rPr>
          <w:szCs w:val="24"/>
        </w:rPr>
        <w:t xml:space="preserve"> </w:t>
      </w:r>
      <w:r w:rsidRPr="00A309A8">
        <w:rPr>
          <w:szCs w:val="24"/>
        </w:rPr>
        <w:t xml:space="preserve">DTP PhD studentship to </w:t>
      </w:r>
      <w:r>
        <w:rPr>
          <w:szCs w:val="24"/>
        </w:rPr>
        <w:t>S</w:t>
      </w:r>
      <w:r w:rsidRPr="00A309A8">
        <w:rPr>
          <w:szCs w:val="24"/>
        </w:rPr>
        <w:t>.</w:t>
      </w:r>
      <w:r>
        <w:rPr>
          <w:szCs w:val="24"/>
        </w:rPr>
        <w:t>F</w:t>
      </w:r>
      <w:r w:rsidRPr="00A309A8">
        <w:rPr>
          <w:szCs w:val="24"/>
        </w:rPr>
        <w:t>.), North West Cancer Research (CR1037 and CR1088)</w:t>
      </w:r>
      <w:r>
        <w:rPr>
          <w:szCs w:val="24"/>
        </w:rPr>
        <w:t>,</w:t>
      </w:r>
      <w:r w:rsidRPr="00A309A8">
        <w:rPr>
          <w:szCs w:val="24"/>
        </w:rPr>
        <w:t xml:space="preserve"> </w:t>
      </w:r>
      <w:r>
        <w:rPr>
          <w:szCs w:val="24"/>
        </w:rPr>
        <w:t>and the Institute of Integrative Biology, University of Liverpool in the form of a summer internship for K.J..</w:t>
      </w:r>
    </w:p>
    <w:p w14:paraId="407083CA" w14:textId="77777777" w:rsidR="006F6635" w:rsidRDefault="006F6635" w:rsidP="006F6635">
      <w:pPr>
        <w:pStyle w:val="Caption"/>
        <w:spacing w:after="120"/>
        <w:rPr>
          <w:color w:val="auto"/>
          <w:sz w:val="22"/>
          <w:szCs w:val="22"/>
        </w:rPr>
      </w:pPr>
    </w:p>
    <w:p w14:paraId="3B7BC88C" w14:textId="77777777" w:rsidR="0011725F" w:rsidRDefault="0011725F">
      <w:pPr>
        <w:rPr>
          <w:rFonts w:cstheme="minorHAnsi"/>
          <w:b/>
          <w:bCs/>
        </w:rPr>
      </w:pPr>
      <w:r>
        <w:rPr>
          <w:rFonts w:cstheme="minorHAnsi"/>
        </w:rPr>
        <w:br w:type="page"/>
      </w:r>
    </w:p>
    <w:p w14:paraId="487CDE9A" w14:textId="42185B85" w:rsidR="006F6635" w:rsidRPr="00D3121D" w:rsidRDefault="006F6635" w:rsidP="006F6635">
      <w:pPr>
        <w:pStyle w:val="Caption"/>
        <w:spacing w:after="120"/>
        <w:rPr>
          <w:rFonts w:cstheme="minorHAnsi"/>
          <w:color w:val="auto"/>
          <w:sz w:val="22"/>
          <w:szCs w:val="22"/>
        </w:rPr>
      </w:pPr>
      <w:r w:rsidRPr="00D3121D">
        <w:rPr>
          <w:rFonts w:cstheme="minorHAnsi"/>
          <w:color w:val="auto"/>
          <w:sz w:val="22"/>
          <w:szCs w:val="22"/>
        </w:rPr>
        <w:lastRenderedPageBreak/>
        <w:t>References and recommended reading</w:t>
      </w:r>
    </w:p>
    <w:p w14:paraId="0A1103C7" w14:textId="101CDAE8" w:rsidR="006F6635" w:rsidRPr="00D3121D" w:rsidRDefault="006F6635" w:rsidP="006F6635">
      <w:pPr>
        <w:pStyle w:val="Caption"/>
        <w:spacing w:after="0"/>
        <w:rPr>
          <w:rFonts w:cstheme="minorHAnsi"/>
          <w:b w:val="0"/>
          <w:color w:val="auto"/>
          <w:sz w:val="22"/>
          <w:szCs w:val="22"/>
        </w:rPr>
      </w:pPr>
      <w:r w:rsidRPr="00D3121D">
        <w:rPr>
          <w:rFonts w:cstheme="minorHAnsi"/>
          <w:b w:val="0"/>
          <w:color w:val="auto"/>
          <w:sz w:val="22"/>
          <w:szCs w:val="22"/>
        </w:rPr>
        <w:t>Papers of particular interest have been highlighted as:</w:t>
      </w:r>
    </w:p>
    <w:p w14:paraId="49CAADDA" w14:textId="16E8295E" w:rsidR="006F6635" w:rsidRPr="00D3121D" w:rsidRDefault="006F6635" w:rsidP="006F6635">
      <w:pPr>
        <w:pStyle w:val="Caption"/>
        <w:spacing w:after="0"/>
        <w:rPr>
          <w:rFonts w:cstheme="minorHAnsi"/>
          <w:b w:val="0"/>
          <w:color w:val="auto"/>
          <w:sz w:val="22"/>
          <w:szCs w:val="22"/>
        </w:rPr>
      </w:pPr>
      <w:r w:rsidRPr="00D3121D">
        <w:rPr>
          <w:rFonts w:cstheme="minorHAnsi"/>
          <w:b w:val="0"/>
          <w:color w:val="000000" w:themeColor="text1"/>
          <w:sz w:val="22"/>
          <w:szCs w:val="22"/>
        </w:rPr>
        <w:t>·</w:t>
      </w:r>
      <w:r w:rsidRPr="00D3121D">
        <w:rPr>
          <w:rFonts w:cstheme="minorHAnsi"/>
          <w:b w:val="0"/>
          <w:color w:val="auto"/>
          <w:sz w:val="22"/>
          <w:szCs w:val="22"/>
        </w:rPr>
        <w:t xml:space="preserve"> of special interest</w:t>
      </w:r>
    </w:p>
    <w:p w14:paraId="6258639E" w14:textId="33614614" w:rsidR="006F6635" w:rsidRPr="00D3121D" w:rsidRDefault="006F6635" w:rsidP="006F6635">
      <w:pPr>
        <w:pStyle w:val="Caption"/>
        <w:spacing w:after="120"/>
        <w:rPr>
          <w:rFonts w:cstheme="minorHAnsi"/>
          <w:b w:val="0"/>
          <w:color w:val="auto"/>
          <w:sz w:val="22"/>
          <w:szCs w:val="22"/>
        </w:rPr>
      </w:pPr>
      <w:r w:rsidRPr="00D3121D">
        <w:rPr>
          <w:rFonts w:cstheme="minorHAnsi"/>
          <w:b w:val="0"/>
          <w:color w:val="000000" w:themeColor="text1"/>
          <w:sz w:val="22"/>
          <w:szCs w:val="22"/>
        </w:rPr>
        <w:t>··</w:t>
      </w:r>
      <w:r w:rsidRPr="00D3121D">
        <w:rPr>
          <w:rFonts w:cstheme="minorHAnsi"/>
          <w:b w:val="0"/>
          <w:color w:val="auto"/>
          <w:sz w:val="22"/>
          <w:szCs w:val="22"/>
        </w:rPr>
        <w:t xml:space="preserve"> of outstanding interest</w:t>
      </w:r>
    </w:p>
    <w:p w14:paraId="246441D0" w14:textId="77777777" w:rsidR="00E36797" w:rsidRPr="00D3121D" w:rsidRDefault="008C6626"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b/>
          <w:color w:val="000000" w:themeColor="text1"/>
          <w:sz w:val="22"/>
        </w:rPr>
        <w:t>·</w:t>
      </w:r>
      <w:r w:rsidR="00254695" w:rsidRPr="00D3121D">
        <w:rPr>
          <w:rFonts w:asciiTheme="minorHAnsi" w:hAnsiTheme="minorHAnsi" w:cstheme="minorHAnsi"/>
          <w:color w:val="000000" w:themeColor="text1"/>
          <w:sz w:val="22"/>
        </w:rPr>
        <w:fldChar w:fldCharType="begin"/>
      </w:r>
      <w:r w:rsidR="00254695" w:rsidRPr="00D3121D">
        <w:rPr>
          <w:rFonts w:asciiTheme="minorHAnsi" w:hAnsiTheme="minorHAnsi" w:cstheme="minorHAnsi"/>
          <w:color w:val="000000" w:themeColor="text1"/>
          <w:sz w:val="22"/>
        </w:rPr>
        <w:instrText xml:space="preserve"> ADDIN EN.REFLIST </w:instrText>
      </w:r>
      <w:r w:rsidR="00254695" w:rsidRPr="00D3121D">
        <w:rPr>
          <w:rFonts w:asciiTheme="minorHAnsi" w:hAnsiTheme="minorHAnsi" w:cstheme="minorHAnsi"/>
          <w:color w:val="000000" w:themeColor="text1"/>
          <w:sz w:val="22"/>
        </w:rPr>
        <w:fldChar w:fldCharType="separate"/>
      </w:r>
      <w:r w:rsidR="00E36797" w:rsidRPr="00D3121D">
        <w:rPr>
          <w:rFonts w:asciiTheme="minorHAnsi" w:hAnsiTheme="minorHAnsi" w:cstheme="minorHAnsi"/>
          <w:sz w:val="22"/>
        </w:rPr>
        <w:t xml:space="preserve">[1] Lanucara F, Holman SW, Gray CJ, Eyers CE: The power of ion mobility-mass spectrometry for structural characterization and the study of conformational dynamics. </w:t>
      </w:r>
      <w:r w:rsidR="00E36797" w:rsidRPr="00D3121D">
        <w:rPr>
          <w:rFonts w:asciiTheme="minorHAnsi" w:hAnsiTheme="minorHAnsi" w:cstheme="minorHAnsi"/>
          <w:i/>
          <w:sz w:val="22"/>
        </w:rPr>
        <w:t xml:space="preserve">Nat Chem </w:t>
      </w:r>
      <w:r w:rsidR="00E36797" w:rsidRPr="00D3121D">
        <w:rPr>
          <w:rFonts w:asciiTheme="minorHAnsi" w:hAnsiTheme="minorHAnsi" w:cstheme="minorHAnsi"/>
          <w:sz w:val="22"/>
        </w:rPr>
        <w:t>2014, 6:281-294.</w:t>
      </w:r>
    </w:p>
    <w:p w14:paraId="73D2A814" w14:textId="7D2E0351" w:rsidR="0011725F" w:rsidRPr="00D3121D" w:rsidRDefault="0011725F" w:rsidP="00E36797">
      <w:pPr>
        <w:pStyle w:val="EndNoteBibliography"/>
        <w:spacing w:after="0"/>
        <w:ind w:left="720" w:hanging="720"/>
        <w:rPr>
          <w:rFonts w:asciiTheme="minorHAnsi" w:hAnsiTheme="minorHAnsi" w:cstheme="minorHAnsi"/>
          <w:i/>
          <w:color w:val="4F81BD" w:themeColor="accent1"/>
          <w:sz w:val="22"/>
        </w:rPr>
      </w:pPr>
      <w:r w:rsidRPr="00D3121D">
        <w:rPr>
          <w:rFonts w:asciiTheme="minorHAnsi" w:hAnsiTheme="minorHAnsi" w:cstheme="minorHAnsi"/>
          <w:i/>
          <w:color w:val="4F81BD" w:themeColor="accent1"/>
          <w:sz w:val="22"/>
        </w:rPr>
        <w:t>This review provides an excellent overview of the different types of IM-MS and how these can be used to elucidate conformation dynamics of different types of analyte.</w:t>
      </w:r>
    </w:p>
    <w:p w14:paraId="69422D24"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4A5C8A7D"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 May JC, McLean JA: Ion mobility-mass spectrometry: time-dispersive instrumentation. </w:t>
      </w:r>
      <w:r w:rsidRPr="00D3121D">
        <w:rPr>
          <w:rFonts w:asciiTheme="minorHAnsi" w:hAnsiTheme="minorHAnsi" w:cstheme="minorHAnsi"/>
          <w:i/>
          <w:sz w:val="22"/>
        </w:rPr>
        <w:t xml:space="preserve">Anal Chem </w:t>
      </w:r>
      <w:r w:rsidRPr="00D3121D">
        <w:rPr>
          <w:rFonts w:asciiTheme="minorHAnsi" w:hAnsiTheme="minorHAnsi" w:cstheme="minorHAnsi"/>
          <w:sz w:val="22"/>
        </w:rPr>
        <w:t>2015, 87:1422-1436.</w:t>
      </w:r>
    </w:p>
    <w:p w14:paraId="51E430A7"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3] Wyttenbach T, Kemper PR, Bowers MT: Design of a new electrospray ion mobility mass spectrometer. </w:t>
      </w:r>
      <w:r w:rsidRPr="00D3121D">
        <w:rPr>
          <w:rFonts w:asciiTheme="minorHAnsi" w:hAnsiTheme="minorHAnsi" w:cstheme="minorHAnsi"/>
          <w:i/>
          <w:sz w:val="22"/>
        </w:rPr>
        <w:t xml:space="preserve">International Journal of Mass Spectrometry </w:t>
      </w:r>
      <w:r w:rsidRPr="00D3121D">
        <w:rPr>
          <w:rFonts w:asciiTheme="minorHAnsi" w:hAnsiTheme="minorHAnsi" w:cstheme="minorHAnsi"/>
          <w:sz w:val="22"/>
        </w:rPr>
        <w:t>2001, 212:13-23.</w:t>
      </w:r>
    </w:p>
    <w:p w14:paraId="36CB03EE"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4] Bowers MT: Ion mobility spectrometry: A personal view of its development at UCSB. </w:t>
      </w:r>
      <w:r w:rsidRPr="00D3121D">
        <w:rPr>
          <w:rFonts w:asciiTheme="minorHAnsi" w:hAnsiTheme="minorHAnsi" w:cstheme="minorHAnsi"/>
          <w:i/>
          <w:sz w:val="22"/>
        </w:rPr>
        <w:t xml:space="preserve">Int J Mass Spectrom </w:t>
      </w:r>
      <w:r w:rsidRPr="00D3121D">
        <w:rPr>
          <w:rFonts w:asciiTheme="minorHAnsi" w:hAnsiTheme="minorHAnsi" w:cstheme="minorHAnsi"/>
          <w:sz w:val="22"/>
        </w:rPr>
        <w:t>2014, 370:75-95.</w:t>
      </w:r>
    </w:p>
    <w:p w14:paraId="50ADC482" w14:textId="71A32D1D" w:rsidR="00E36797" w:rsidRDefault="0011725F" w:rsidP="00E36797">
      <w:pPr>
        <w:pStyle w:val="EndNoteBibliography"/>
        <w:spacing w:after="0"/>
        <w:ind w:left="720" w:hanging="720"/>
        <w:rPr>
          <w:rFonts w:asciiTheme="minorHAnsi" w:hAnsiTheme="minorHAnsi" w:cstheme="minorHAnsi"/>
          <w:sz w:val="22"/>
        </w:rPr>
      </w:pPr>
      <w:r w:rsidRPr="00C36782">
        <w:rPr>
          <w:rFonts w:asciiTheme="minorHAnsi" w:hAnsiTheme="minorHAnsi"/>
          <w:b/>
          <w:color w:val="000000" w:themeColor="text1"/>
          <w:sz w:val="28"/>
        </w:rPr>
        <w:t>·</w:t>
      </w:r>
      <w:r w:rsidRPr="00D3121D">
        <w:rPr>
          <w:rFonts w:asciiTheme="minorHAnsi" w:hAnsiTheme="minorHAnsi" w:cstheme="minorHAnsi"/>
          <w:sz w:val="22"/>
        </w:rPr>
        <w:t xml:space="preserve"> </w:t>
      </w:r>
      <w:r w:rsidR="00E36797" w:rsidRPr="00D3121D">
        <w:rPr>
          <w:rFonts w:asciiTheme="minorHAnsi" w:hAnsiTheme="minorHAnsi" w:cstheme="minorHAnsi"/>
          <w:sz w:val="22"/>
        </w:rPr>
        <w:t xml:space="preserve">[5] Merenbloom SI, Glaskin RS, Henson ZB, Clemmer DE: High-resolution ion cyclotron mobility spectrometry. </w:t>
      </w:r>
      <w:r w:rsidR="00E36797" w:rsidRPr="00D3121D">
        <w:rPr>
          <w:rFonts w:asciiTheme="minorHAnsi" w:hAnsiTheme="minorHAnsi" w:cstheme="minorHAnsi"/>
          <w:i/>
          <w:sz w:val="22"/>
        </w:rPr>
        <w:t xml:space="preserve">Anal Chem </w:t>
      </w:r>
      <w:r w:rsidR="00E36797" w:rsidRPr="00D3121D">
        <w:rPr>
          <w:rFonts w:asciiTheme="minorHAnsi" w:hAnsiTheme="minorHAnsi" w:cstheme="minorHAnsi"/>
          <w:sz w:val="22"/>
        </w:rPr>
        <w:t>2009, 81:1482-1487.</w:t>
      </w:r>
    </w:p>
    <w:p w14:paraId="74A976CE" w14:textId="77777777" w:rsidR="0011725F" w:rsidRPr="000B06CD" w:rsidRDefault="0011725F" w:rsidP="0011725F">
      <w:pPr>
        <w:pStyle w:val="EndNoteBibliography"/>
        <w:spacing w:after="120"/>
        <w:rPr>
          <w:rFonts w:asciiTheme="minorHAnsi" w:hAnsiTheme="minorHAnsi"/>
          <w:i/>
          <w:color w:val="4F81BD" w:themeColor="accent1"/>
          <w:sz w:val="22"/>
        </w:rPr>
      </w:pPr>
      <w:r w:rsidRPr="000B06CD">
        <w:rPr>
          <w:rFonts w:asciiTheme="minorHAnsi" w:hAnsiTheme="minorHAnsi"/>
          <w:i/>
          <w:color w:val="4F81BD" w:themeColor="accent1"/>
          <w:sz w:val="22"/>
        </w:rPr>
        <w:t>First presentation of a cyclic ion mobility drift tube for IM-MS, which permits resolving power of &gt;300 to be achieved.</w:t>
      </w:r>
    </w:p>
    <w:p w14:paraId="67E26E2C"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6CC8D1C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6] Ewing MA, Glover MS, Clemmer DE: Hybrid ion mobility and mass spectrometry as a separation tool. </w:t>
      </w:r>
      <w:r w:rsidRPr="00D3121D">
        <w:rPr>
          <w:rFonts w:asciiTheme="minorHAnsi" w:hAnsiTheme="minorHAnsi" w:cstheme="minorHAnsi"/>
          <w:i/>
          <w:sz w:val="22"/>
        </w:rPr>
        <w:t xml:space="preserve">J Chromatogr A </w:t>
      </w:r>
      <w:r w:rsidRPr="00D3121D">
        <w:rPr>
          <w:rFonts w:asciiTheme="minorHAnsi" w:hAnsiTheme="minorHAnsi" w:cstheme="minorHAnsi"/>
          <w:sz w:val="22"/>
        </w:rPr>
        <w:t>2016, 1439:3-25.</w:t>
      </w:r>
    </w:p>
    <w:p w14:paraId="536DA406"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7] Kanu AB, Dwivedi P, Tam M, Matz L, Hill HH, Jr.: Ion mobility-mass spectrometry. </w:t>
      </w:r>
      <w:r w:rsidRPr="00D3121D">
        <w:rPr>
          <w:rFonts w:asciiTheme="minorHAnsi" w:hAnsiTheme="minorHAnsi" w:cstheme="minorHAnsi"/>
          <w:i/>
          <w:sz w:val="22"/>
        </w:rPr>
        <w:t xml:space="preserve">J Mass Spectrom </w:t>
      </w:r>
      <w:r w:rsidRPr="00D3121D">
        <w:rPr>
          <w:rFonts w:asciiTheme="minorHAnsi" w:hAnsiTheme="minorHAnsi" w:cstheme="minorHAnsi"/>
          <w:sz w:val="22"/>
        </w:rPr>
        <w:t>2008, 43:1-22.</w:t>
      </w:r>
    </w:p>
    <w:p w14:paraId="37B02C7D"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8] Renaud JP, Chung CW, Danielson UH, Egner U, Hennig M, Hubbard RE, Nar H: Biophysics in drug discovery: impact, challenges and opportunities. </w:t>
      </w:r>
      <w:r w:rsidRPr="00D3121D">
        <w:rPr>
          <w:rFonts w:asciiTheme="minorHAnsi" w:hAnsiTheme="minorHAnsi" w:cstheme="minorHAnsi"/>
          <w:i/>
          <w:sz w:val="22"/>
        </w:rPr>
        <w:t xml:space="preserve">Nat Rev Drug Discov </w:t>
      </w:r>
      <w:r w:rsidRPr="00D3121D">
        <w:rPr>
          <w:rFonts w:asciiTheme="minorHAnsi" w:hAnsiTheme="minorHAnsi" w:cstheme="minorHAnsi"/>
          <w:sz w:val="22"/>
        </w:rPr>
        <w:t>2016, 15:679-698.</w:t>
      </w:r>
    </w:p>
    <w:p w14:paraId="1E408C97"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9] van Duijn E, Barendregt A, Synowsky S, Versluis C, Heck AJ: Chaperonin complexes monitored by ion mobility mass spectrometry. </w:t>
      </w:r>
      <w:r w:rsidRPr="00D3121D">
        <w:rPr>
          <w:rFonts w:asciiTheme="minorHAnsi" w:hAnsiTheme="minorHAnsi" w:cstheme="minorHAnsi"/>
          <w:i/>
          <w:sz w:val="22"/>
        </w:rPr>
        <w:t xml:space="preserve">J Am Chem Soc </w:t>
      </w:r>
      <w:r w:rsidRPr="00D3121D">
        <w:rPr>
          <w:rFonts w:asciiTheme="minorHAnsi" w:hAnsiTheme="minorHAnsi" w:cstheme="minorHAnsi"/>
          <w:sz w:val="22"/>
        </w:rPr>
        <w:t>2009, 131:1452-1459.</w:t>
      </w:r>
    </w:p>
    <w:p w14:paraId="112921C9"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0] Uetrecht C, Rose RJ, van Duijn E, Lorenzen K, Heck AJ: Ion mobility mass spectrometry of proteins and protein assemblies. </w:t>
      </w:r>
      <w:r w:rsidRPr="00D3121D">
        <w:rPr>
          <w:rFonts w:asciiTheme="minorHAnsi" w:hAnsiTheme="minorHAnsi" w:cstheme="minorHAnsi"/>
          <w:i/>
          <w:sz w:val="22"/>
        </w:rPr>
        <w:t xml:space="preserve">Chem Soc Rev </w:t>
      </w:r>
      <w:r w:rsidRPr="00D3121D">
        <w:rPr>
          <w:rFonts w:asciiTheme="minorHAnsi" w:hAnsiTheme="minorHAnsi" w:cstheme="minorHAnsi"/>
          <w:sz w:val="22"/>
        </w:rPr>
        <w:t>2010, 39:1633-1655.</w:t>
      </w:r>
    </w:p>
    <w:p w14:paraId="1716EEF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1] Ruotolo BT, Benesch JL, Sandercock AM, Hyung SJ, Robinson CV: Ion mobility-mass spectrometry analysis of large protein complexes. </w:t>
      </w:r>
      <w:r w:rsidRPr="00D3121D">
        <w:rPr>
          <w:rFonts w:asciiTheme="minorHAnsi" w:hAnsiTheme="minorHAnsi" w:cstheme="minorHAnsi"/>
          <w:i/>
          <w:sz w:val="22"/>
        </w:rPr>
        <w:t xml:space="preserve">Nat Protoc </w:t>
      </w:r>
      <w:r w:rsidRPr="00D3121D">
        <w:rPr>
          <w:rFonts w:asciiTheme="minorHAnsi" w:hAnsiTheme="minorHAnsi" w:cstheme="minorHAnsi"/>
          <w:sz w:val="22"/>
        </w:rPr>
        <w:t>2008, 3:1139-1152.</w:t>
      </w:r>
    </w:p>
    <w:p w14:paraId="19D8CC8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2] Cubrilovic D, Barylyuk K, Hofmann D, Walczak MJ, Graeber M, Berg T, Widerb G, Zenobi R: Direct monitoring of protein–protein inhibition using nano electrospray ionization mass spectrometry. </w:t>
      </w:r>
      <w:r w:rsidRPr="00D3121D">
        <w:rPr>
          <w:rFonts w:asciiTheme="minorHAnsi" w:hAnsiTheme="minorHAnsi" w:cstheme="minorHAnsi"/>
          <w:i/>
          <w:sz w:val="22"/>
        </w:rPr>
        <w:t xml:space="preserve">Chem Sci </w:t>
      </w:r>
      <w:r w:rsidRPr="00D3121D">
        <w:rPr>
          <w:rFonts w:asciiTheme="minorHAnsi" w:hAnsiTheme="minorHAnsi" w:cstheme="minorHAnsi"/>
          <w:sz w:val="22"/>
        </w:rPr>
        <w:t>2014, 5:2794-2803.</w:t>
      </w:r>
    </w:p>
    <w:p w14:paraId="7CAEDBB3"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3] Atmanene C, Petiot-Becard S, Zeyer D, Van Dorsselaer A, Vivat Hannah V, Sanglier-Cianferani S: Exploring key parameters to detect subtle ligand-induced protein conformational changes using traveling wave ion mobility mass spectrometry. </w:t>
      </w:r>
      <w:r w:rsidRPr="00D3121D">
        <w:rPr>
          <w:rFonts w:asciiTheme="minorHAnsi" w:hAnsiTheme="minorHAnsi" w:cstheme="minorHAnsi"/>
          <w:i/>
          <w:sz w:val="22"/>
        </w:rPr>
        <w:t xml:space="preserve">Anal Chem </w:t>
      </w:r>
      <w:r w:rsidRPr="00D3121D">
        <w:rPr>
          <w:rFonts w:asciiTheme="minorHAnsi" w:hAnsiTheme="minorHAnsi" w:cstheme="minorHAnsi"/>
          <w:sz w:val="22"/>
        </w:rPr>
        <w:t>2012, 84:4703-4710.</w:t>
      </w:r>
    </w:p>
    <w:p w14:paraId="29EEF0A4"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4] Stojko J, Fieulaine S, Petiot-Becard S, Van Dorsselaer A, Meinnel T, Giglione C, Cianferani S: Ion mobility coupled to native mass spectrometry as a relevant tool to investigate extremely small ligand-induced conformational changes. </w:t>
      </w:r>
      <w:r w:rsidRPr="00D3121D">
        <w:rPr>
          <w:rFonts w:asciiTheme="minorHAnsi" w:hAnsiTheme="minorHAnsi" w:cstheme="minorHAnsi"/>
          <w:i/>
          <w:sz w:val="22"/>
        </w:rPr>
        <w:t xml:space="preserve">Analyst </w:t>
      </w:r>
      <w:r w:rsidRPr="00D3121D">
        <w:rPr>
          <w:rFonts w:asciiTheme="minorHAnsi" w:hAnsiTheme="minorHAnsi" w:cstheme="minorHAnsi"/>
          <w:sz w:val="22"/>
        </w:rPr>
        <w:t>2015, 140:7234-7245.</w:t>
      </w:r>
    </w:p>
    <w:p w14:paraId="3DA2E619"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5] El-Hawiet A, Kitova EN, Arutyunov D, Simpson DJ, Szymanski CM, Klassen JS: Quantifying ligand binding to large protein complexes using electrospray ionization mass spectrometry. </w:t>
      </w:r>
      <w:r w:rsidRPr="00D3121D">
        <w:rPr>
          <w:rFonts w:asciiTheme="minorHAnsi" w:hAnsiTheme="minorHAnsi" w:cstheme="minorHAnsi"/>
          <w:i/>
          <w:sz w:val="22"/>
        </w:rPr>
        <w:t xml:space="preserve">Anal Chem </w:t>
      </w:r>
      <w:r w:rsidRPr="00D3121D">
        <w:rPr>
          <w:rFonts w:asciiTheme="minorHAnsi" w:hAnsiTheme="minorHAnsi" w:cstheme="minorHAnsi"/>
          <w:sz w:val="22"/>
        </w:rPr>
        <w:t>2012, 84:3867-3870.</w:t>
      </w:r>
    </w:p>
    <w:p w14:paraId="12ED9138"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6] Lin H, Kitova EN, Klassen JS: Quantifying protein-ligand interactions by direct electrospray ionization-MS analysis: evidence of nonuniform response factors induced by high molecular weight molecules and complexes. </w:t>
      </w:r>
      <w:r w:rsidRPr="00D3121D">
        <w:rPr>
          <w:rFonts w:asciiTheme="minorHAnsi" w:hAnsiTheme="minorHAnsi" w:cstheme="minorHAnsi"/>
          <w:i/>
          <w:sz w:val="22"/>
        </w:rPr>
        <w:t xml:space="preserve">Anal Chem </w:t>
      </w:r>
      <w:r w:rsidRPr="00D3121D">
        <w:rPr>
          <w:rFonts w:asciiTheme="minorHAnsi" w:hAnsiTheme="minorHAnsi" w:cstheme="minorHAnsi"/>
          <w:sz w:val="22"/>
        </w:rPr>
        <w:t>2013, 85:8919-8922.</w:t>
      </w:r>
    </w:p>
    <w:p w14:paraId="45DEE7F0"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lastRenderedPageBreak/>
        <w:t xml:space="preserve">[17] Niu S, Rabuck JN, Ruotolo BT: Ion mobility-mass spectrometry of intact protein--ligand complexes for pharmaceutical drug discovery and development. </w:t>
      </w:r>
      <w:r w:rsidRPr="00D3121D">
        <w:rPr>
          <w:rFonts w:asciiTheme="minorHAnsi" w:hAnsiTheme="minorHAnsi" w:cstheme="minorHAnsi"/>
          <w:i/>
          <w:sz w:val="22"/>
        </w:rPr>
        <w:t xml:space="preserve">Curr Opin Chem Biol </w:t>
      </w:r>
      <w:r w:rsidRPr="00D3121D">
        <w:rPr>
          <w:rFonts w:asciiTheme="minorHAnsi" w:hAnsiTheme="minorHAnsi" w:cstheme="minorHAnsi"/>
          <w:sz w:val="22"/>
        </w:rPr>
        <w:t>2013, 17:809-817.</w:t>
      </w:r>
    </w:p>
    <w:p w14:paraId="01D10500"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8] Mehmood S, Allison TM, Robinson CV: Mass spectrometry of protein complexes: from origins to applications. </w:t>
      </w:r>
      <w:r w:rsidRPr="00D3121D">
        <w:rPr>
          <w:rFonts w:asciiTheme="minorHAnsi" w:hAnsiTheme="minorHAnsi" w:cstheme="minorHAnsi"/>
          <w:i/>
          <w:sz w:val="22"/>
        </w:rPr>
        <w:t xml:space="preserve">Annu Rev Phys Chem </w:t>
      </w:r>
      <w:r w:rsidRPr="00D3121D">
        <w:rPr>
          <w:rFonts w:asciiTheme="minorHAnsi" w:hAnsiTheme="minorHAnsi" w:cstheme="minorHAnsi"/>
          <w:sz w:val="22"/>
        </w:rPr>
        <w:t>2015, 66:453-474.</w:t>
      </w:r>
    </w:p>
    <w:p w14:paraId="76512E09" w14:textId="3407FA5E" w:rsidR="00E36797" w:rsidRDefault="0022485B" w:rsidP="00E36797">
      <w:pPr>
        <w:pStyle w:val="EndNoteBibliography"/>
        <w:spacing w:after="0"/>
        <w:ind w:left="720" w:hanging="720"/>
        <w:rPr>
          <w:rFonts w:asciiTheme="minorHAnsi" w:hAnsiTheme="minorHAnsi" w:cstheme="minorHAnsi"/>
          <w:sz w:val="22"/>
        </w:rPr>
      </w:pPr>
      <w:r w:rsidRPr="00C36782">
        <w:rPr>
          <w:rFonts w:asciiTheme="minorHAnsi" w:hAnsiTheme="minorHAnsi"/>
          <w:b/>
          <w:color w:val="000000" w:themeColor="text1"/>
          <w:sz w:val="28"/>
        </w:rPr>
        <w:t>·</w:t>
      </w:r>
      <w:r w:rsidRPr="00D3121D">
        <w:rPr>
          <w:rFonts w:asciiTheme="minorHAnsi" w:hAnsiTheme="minorHAnsi" w:cstheme="minorHAnsi"/>
          <w:sz w:val="22"/>
        </w:rPr>
        <w:t xml:space="preserve"> </w:t>
      </w:r>
      <w:r w:rsidR="00E36797" w:rsidRPr="00D3121D">
        <w:rPr>
          <w:rFonts w:asciiTheme="minorHAnsi" w:hAnsiTheme="minorHAnsi" w:cstheme="minorHAnsi"/>
          <w:sz w:val="22"/>
        </w:rPr>
        <w:t xml:space="preserve">[19] Allison TM, Reading E, Liko I, Baldwin AJ, Laganowsky A, Robinson CV: Quantifying the stabilizing effects of protein-ligand interactions in the gas phase. </w:t>
      </w:r>
      <w:r w:rsidR="00E36797" w:rsidRPr="00D3121D">
        <w:rPr>
          <w:rFonts w:asciiTheme="minorHAnsi" w:hAnsiTheme="minorHAnsi" w:cstheme="minorHAnsi"/>
          <w:i/>
          <w:sz w:val="22"/>
        </w:rPr>
        <w:t xml:space="preserve">Nature Communications </w:t>
      </w:r>
      <w:r w:rsidR="00E36797" w:rsidRPr="00D3121D">
        <w:rPr>
          <w:rFonts w:asciiTheme="minorHAnsi" w:hAnsiTheme="minorHAnsi" w:cstheme="minorHAnsi"/>
          <w:sz w:val="22"/>
        </w:rPr>
        <w:t>2015, 6.</w:t>
      </w:r>
    </w:p>
    <w:p w14:paraId="26A42087" w14:textId="77777777" w:rsidR="0022485B" w:rsidRPr="00506AF3" w:rsidRDefault="0022485B" w:rsidP="0022485B">
      <w:pPr>
        <w:pStyle w:val="EndNoteBibliography"/>
        <w:spacing w:after="120"/>
        <w:rPr>
          <w:rFonts w:asciiTheme="minorHAnsi" w:hAnsiTheme="minorHAnsi"/>
          <w:i/>
          <w:color w:val="4F81BD" w:themeColor="accent1"/>
          <w:sz w:val="22"/>
        </w:rPr>
      </w:pPr>
      <w:r w:rsidRPr="00506AF3">
        <w:rPr>
          <w:rFonts w:asciiTheme="minorHAnsi" w:hAnsiTheme="minorHAnsi"/>
          <w:i/>
          <w:color w:val="4F81BD" w:themeColor="accent1"/>
          <w:sz w:val="22"/>
        </w:rPr>
        <w:t xml:space="preserve">The authors describe the application of IM-MS </w:t>
      </w:r>
      <w:r>
        <w:rPr>
          <w:rFonts w:asciiTheme="minorHAnsi" w:hAnsiTheme="minorHAnsi"/>
          <w:i/>
          <w:color w:val="4F81BD" w:themeColor="accent1"/>
          <w:sz w:val="22"/>
        </w:rPr>
        <w:t xml:space="preserve">and CIU </w:t>
      </w:r>
      <w:r w:rsidRPr="00506AF3">
        <w:rPr>
          <w:rFonts w:asciiTheme="minorHAnsi" w:hAnsiTheme="minorHAnsi"/>
          <w:i/>
          <w:color w:val="4F81BD" w:themeColor="accent1"/>
          <w:sz w:val="22"/>
        </w:rPr>
        <w:t>to</w:t>
      </w:r>
      <w:r>
        <w:rPr>
          <w:rFonts w:asciiTheme="minorHAnsi" w:hAnsiTheme="minorHAnsi"/>
          <w:i/>
          <w:color w:val="4F81BD" w:themeColor="accent1"/>
          <w:sz w:val="22"/>
        </w:rPr>
        <w:t xml:space="preserve"> investigate conformational and stability effects of ligand binding to membrane proteins. They also decribe software that permits quantifiation of ligand binding effects.</w:t>
      </w:r>
      <w:r w:rsidRPr="00506AF3">
        <w:rPr>
          <w:rFonts w:asciiTheme="minorHAnsi" w:hAnsiTheme="minorHAnsi"/>
          <w:i/>
          <w:color w:val="4F81BD" w:themeColor="accent1"/>
          <w:sz w:val="22"/>
        </w:rPr>
        <w:t xml:space="preserve"> </w:t>
      </w:r>
    </w:p>
    <w:p w14:paraId="311CB15B" w14:textId="77777777" w:rsidR="0022485B" w:rsidRPr="00D3121D" w:rsidRDefault="0022485B" w:rsidP="00E36797">
      <w:pPr>
        <w:pStyle w:val="EndNoteBibliography"/>
        <w:spacing w:after="0"/>
        <w:ind w:left="720" w:hanging="720"/>
        <w:rPr>
          <w:rFonts w:asciiTheme="minorHAnsi" w:hAnsiTheme="minorHAnsi" w:cstheme="minorHAnsi"/>
          <w:sz w:val="22"/>
        </w:rPr>
      </w:pPr>
    </w:p>
    <w:p w14:paraId="37A5E20D"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0] Ahdash Z, Pyle E, Politis A: Hybrid Mass Spectrometry: Towards Characterization of Protein Conformational States. </w:t>
      </w:r>
      <w:r w:rsidRPr="00D3121D">
        <w:rPr>
          <w:rFonts w:asciiTheme="minorHAnsi" w:hAnsiTheme="minorHAnsi" w:cstheme="minorHAnsi"/>
          <w:i/>
          <w:sz w:val="22"/>
        </w:rPr>
        <w:t xml:space="preserve">Trends Biochem Sci </w:t>
      </w:r>
      <w:r w:rsidRPr="00D3121D">
        <w:rPr>
          <w:rFonts w:asciiTheme="minorHAnsi" w:hAnsiTheme="minorHAnsi" w:cstheme="minorHAnsi"/>
          <w:sz w:val="22"/>
        </w:rPr>
        <w:t>2016, 41:650-653.</w:t>
      </w:r>
    </w:p>
    <w:p w14:paraId="1D85390C"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1] Le Gall T, Romero PR, Cortese MS, Uversky VN, Dunker AK: Intrinsic disorder in the Protein Data Bank. </w:t>
      </w:r>
      <w:r w:rsidRPr="00D3121D">
        <w:rPr>
          <w:rFonts w:asciiTheme="minorHAnsi" w:hAnsiTheme="minorHAnsi" w:cstheme="minorHAnsi"/>
          <w:i/>
          <w:sz w:val="22"/>
        </w:rPr>
        <w:t xml:space="preserve">J Biomol Struct Dyn </w:t>
      </w:r>
      <w:r w:rsidRPr="00D3121D">
        <w:rPr>
          <w:rFonts w:asciiTheme="minorHAnsi" w:hAnsiTheme="minorHAnsi" w:cstheme="minorHAnsi"/>
          <w:sz w:val="22"/>
        </w:rPr>
        <w:t>2007, 24:325-342.</w:t>
      </w:r>
    </w:p>
    <w:p w14:paraId="0FAD2AED"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2] Politis A, Park AY, Hyung SJ, Barsky D, Ruotolo BT, Robinson CV: Integrating ion mobility mass spectrometry with molecular modelling to determine the architecture of multiprotein complexes. </w:t>
      </w:r>
      <w:r w:rsidRPr="00D3121D">
        <w:rPr>
          <w:rFonts w:asciiTheme="minorHAnsi" w:hAnsiTheme="minorHAnsi" w:cstheme="minorHAnsi"/>
          <w:i/>
          <w:sz w:val="22"/>
        </w:rPr>
        <w:t xml:space="preserve">PLoS One </w:t>
      </w:r>
      <w:r w:rsidRPr="00D3121D">
        <w:rPr>
          <w:rFonts w:asciiTheme="minorHAnsi" w:hAnsiTheme="minorHAnsi" w:cstheme="minorHAnsi"/>
          <w:sz w:val="22"/>
        </w:rPr>
        <w:t>2010, 5:e12080.</w:t>
      </w:r>
    </w:p>
    <w:p w14:paraId="5EBA8F51"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3] Politis A, Stengel F, Hall Z, Hernandez H, Leitner A, Walzthoeni T, Robinson CV, Aebersold R: A mass spectrometry-based hybrid method for structural modeling of protein complexes. </w:t>
      </w:r>
      <w:r w:rsidRPr="00D3121D">
        <w:rPr>
          <w:rFonts w:asciiTheme="minorHAnsi" w:hAnsiTheme="minorHAnsi" w:cstheme="minorHAnsi"/>
          <w:i/>
          <w:sz w:val="22"/>
        </w:rPr>
        <w:t xml:space="preserve">Nat Methods </w:t>
      </w:r>
      <w:r w:rsidRPr="00D3121D">
        <w:rPr>
          <w:rFonts w:asciiTheme="minorHAnsi" w:hAnsiTheme="minorHAnsi" w:cstheme="minorHAnsi"/>
          <w:sz w:val="22"/>
        </w:rPr>
        <w:t>2014, 11:403-406.</w:t>
      </w:r>
    </w:p>
    <w:p w14:paraId="00780AA9"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4] D'Urzo A, Konijnenberg A, Rossetti G, Habchi J, Li J, Carloni P, Sobott F, Longhi S, Grandori R: Molecular basis for structural heterogeneity of an intrinsically disordered protein bound to a partner by combined ESI-IM-MS and modeling. </w:t>
      </w:r>
      <w:r w:rsidRPr="00D3121D">
        <w:rPr>
          <w:rFonts w:asciiTheme="minorHAnsi" w:hAnsiTheme="minorHAnsi" w:cstheme="minorHAnsi"/>
          <w:i/>
          <w:sz w:val="22"/>
        </w:rPr>
        <w:t xml:space="preserve">J Am Soc Mass Spectrom </w:t>
      </w:r>
      <w:r w:rsidRPr="00D3121D">
        <w:rPr>
          <w:rFonts w:asciiTheme="minorHAnsi" w:hAnsiTheme="minorHAnsi" w:cstheme="minorHAnsi"/>
          <w:sz w:val="22"/>
        </w:rPr>
        <w:t>2015, 26:472-481.</w:t>
      </w:r>
    </w:p>
    <w:p w14:paraId="60FD38E5"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5] Politis A, Park AY, Hall Z, Ruotolo BT, Robinson CV: Integrative modelling coupled with ion mobility mass spectrometry reveals structural features of the clamp loader in complex with single-stranded DNA binding protein. </w:t>
      </w:r>
      <w:r w:rsidRPr="00D3121D">
        <w:rPr>
          <w:rFonts w:asciiTheme="minorHAnsi" w:hAnsiTheme="minorHAnsi" w:cstheme="minorHAnsi"/>
          <w:i/>
          <w:sz w:val="22"/>
        </w:rPr>
        <w:t xml:space="preserve">J Mol Biol </w:t>
      </w:r>
      <w:r w:rsidRPr="00D3121D">
        <w:rPr>
          <w:rFonts w:asciiTheme="minorHAnsi" w:hAnsiTheme="minorHAnsi" w:cstheme="minorHAnsi"/>
          <w:sz w:val="22"/>
        </w:rPr>
        <w:t>2013, 425:4790-4801.</w:t>
      </w:r>
    </w:p>
    <w:p w14:paraId="6146573A"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6] Leney AC, Heck AJ: Native Mass Spectrometry: What is in the Name? </w:t>
      </w:r>
      <w:r w:rsidRPr="00D3121D">
        <w:rPr>
          <w:rFonts w:asciiTheme="minorHAnsi" w:hAnsiTheme="minorHAnsi" w:cstheme="minorHAnsi"/>
          <w:i/>
          <w:sz w:val="22"/>
        </w:rPr>
        <w:t xml:space="preserve">J Am Soc Mass Spectrom </w:t>
      </w:r>
      <w:r w:rsidRPr="00D3121D">
        <w:rPr>
          <w:rFonts w:asciiTheme="minorHAnsi" w:hAnsiTheme="minorHAnsi" w:cstheme="minorHAnsi"/>
          <w:sz w:val="22"/>
        </w:rPr>
        <w:t>2017, 28:5-13.</w:t>
      </w:r>
    </w:p>
    <w:p w14:paraId="7831A4E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7] Jurneczko E, Barran PE: How useful is ion mobility mass spectrometry for structural biology? The relationship between protein crystal structures and their collision cross sections in the gas phase. </w:t>
      </w:r>
      <w:r w:rsidRPr="00D3121D">
        <w:rPr>
          <w:rFonts w:asciiTheme="minorHAnsi" w:hAnsiTheme="minorHAnsi" w:cstheme="minorHAnsi"/>
          <w:i/>
          <w:sz w:val="22"/>
        </w:rPr>
        <w:t xml:space="preserve">Analyst </w:t>
      </w:r>
      <w:r w:rsidRPr="00D3121D">
        <w:rPr>
          <w:rFonts w:asciiTheme="minorHAnsi" w:hAnsiTheme="minorHAnsi" w:cstheme="minorHAnsi"/>
          <w:sz w:val="22"/>
        </w:rPr>
        <w:t>2011, 136:20-28.</w:t>
      </w:r>
    </w:p>
    <w:p w14:paraId="50B0D10D"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8] Mason EA, McDaniel EW: </w:t>
      </w:r>
      <w:r w:rsidRPr="00D3121D">
        <w:rPr>
          <w:rFonts w:asciiTheme="minorHAnsi" w:hAnsiTheme="minorHAnsi" w:cstheme="minorHAnsi"/>
          <w:i/>
          <w:sz w:val="22"/>
        </w:rPr>
        <w:t>Transport Properties of Ion Gases</w:t>
      </w:r>
      <w:r w:rsidRPr="00D3121D">
        <w:rPr>
          <w:rFonts w:asciiTheme="minorHAnsi" w:hAnsiTheme="minorHAnsi" w:cstheme="minorHAnsi"/>
          <w:sz w:val="22"/>
        </w:rPr>
        <w:t>: Wiley; 1988.</w:t>
      </w:r>
    </w:p>
    <w:p w14:paraId="1DAD32FD"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29] Cumeras R, Figueras E, Davis CE, Baumbach JI, Gracia I: Review on ion mobility spectrometry. Part 1: current instrumentation. </w:t>
      </w:r>
      <w:r w:rsidRPr="00D3121D">
        <w:rPr>
          <w:rFonts w:asciiTheme="minorHAnsi" w:hAnsiTheme="minorHAnsi" w:cstheme="minorHAnsi"/>
          <w:i/>
          <w:sz w:val="22"/>
        </w:rPr>
        <w:t xml:space="preserve">Analyst </w:t>
      </w:r>
      <w:r w:rsidRPr="00D3121D">
        <w:rPr>
          <w:rFonts w:asciiTheme="minorHAnsi" w:hAnsiTheme="minorHAnsi" w:cstheme="minorHAnsi"/>
          <w:sz w:val="22"/>
        </w:rPr>
        <w:t>2015, 140:1376-1390.</w:t>
      </w:r>
    </w:p>
    <w:p w14:paraId="3E9747CE"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30] Mason EA, Schamp Jr. HW: Mobility of gaseous ions in weak electric fields. </w:t>
      </w:r>
      <w:r w:rsidRPr="00D3121D">
        <w:rPr>
          <w:rFonts w:asciiTheme="minorHAnsi" w:hAnsiTheme="minorHAnsi" w:cstheme="minorHAnsi"/>
          <w:i/>
          <w:sz w:val="22"/>
        </w:rPr>
        <w:t xml:space="preserve">Ann. Phys. </w:t>
      </w:r>
      <w:r w:rsidRPr="00D3121D">
        <w:rPr>
          <w:rFonts w:asciiTheme="minorHAnsi" w:hAnsiTheme="minorHAnsi" w:cstheme="minorHAnsi"/>
          <w:sz w:val="22"/>
        </w:rPr>
        <w:t>1958, 4:233-270.</w:t>
      </w:r>
    </w:p>
    <w:p w14:paraId="42682E17"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31] Michelmann K, Silveira JA, Ridgeway ME, Park MA: Fundamentals of trapped ion mobility spectrometry. </w:t>
      </w:r>
      <w:r w:rsidRPr="00D3121D">
        <w:rPr>
          <w:rFonts w:asciiTheme="minorHAnsi" w:hAnsiTheme="minorHAnsi" w:cstheme="minorHAnsi"/>
          <w:i/>
          <w:sz w:val="22"/>
        </w:rPr>
        <w:t xml:space="preserve">J Am Soc Mass Spectrom </w:t>
      </w:r>
      <w:r w:rsidRPr="00D3121D">
        <w:rPr>
          <w:rFonts w:asciiTheme="minorHAnsi" w:hAnsiTheme="minorHAnsi" w:cstheme="minorHAnsi"/>
          <w:sz w:val="22"/>
        </w:rPr>
        <w:t>2015, 26:14-24.</w:t>
      </w:r>
    </w:p>
    <w:p w14:paraId="6B4491D3"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32] Giles K, Pringle SD, Worthington KR, Little D, Wildgoose JL, Bateman RH: Applications of a travelling wave-based radio-frequency-only stacked ring ion guide. </w:t>
      </w:r>
      <w:r w:rsidRPr="00D3121D">
        <w:rPr>
          <w:rFonts w:asciiTheme="minorHAnsi" w:hAnsiTheme="minorHAnsi" w:cstheme="minorHAnsi"/>
          <w:i/>
          <w:sz w:val="22"/>
        </w:rPr>
        <w:t xml:space="preserve">Rapid Commun Mass Spectrom </w:t>
      </w:r>
      <w:r w:rsidRPr="00D3121D">
        <w:rPr>
          <w:rFonts w:asciiTheme="minorHAnsi" w:hAnsiTheme="minorHAnsi" w:cstheme="minorHAnsi"/>
          <w:sz w:val="22"/>
        </w:rPr>
        <w:t>2004, 18:2401-2414.</w:t>
      </w:r>
    </w:p>
    <w:p w14:paraId="186D0636"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33] Chawner R, McCullough B, Giles K, Barran PE, Gaskell SJ, Eyers CE: QconCAT standard for calibration of ion mobility-mass spectrometry systems. </w:t>
      </w:r>
      <w:r w:rsidRPr="00D3121D">
        <w:rPr>
          <w:rFonts w:asciiTheme="minorHAnsi" w:hAnsiTheme="minorHAnsi" w:cstheme="minorHAnsi"/>
          <w:i/>
          <w:sz w:val="22"/>
        </w:rPr>
        <w:t xml:space="preserve">J Proteome Res </w:t>
      </w:r>
      <w:r w:rsidRPr="00D3121D">
        <w:rPr>
          <w:rFonts w:asciiTheme="minorHAnsi" w:hAnsiTheme="minorHAnsi" w:cstheme="minorHAnsi"/>
          <w:sz w:val="22"/>
        </w:rPr>
        <w:t>2012, 11:5564-5572.</w:t>
      </w:r>
    </w:p>
    <w:p w14:paraId="2D9C95D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34] Sun Y, Vahidi S, Sowole MA, Konermann L: Protein Structural Studies by Traveling Wave Ion Mobility Spectrometry: A Critical Look at Electrospray Sources and Calibration Issues. </w:t>
      </w:r>
      <w:r w:rsidRPr="00D3121D">
        <w:rPr>
          <w:rFonts w:asciiTheme="minorHAnsi" w:hAnsiTheme="minorHAnsi" w:cstheme="minorHAnsi"/>
          <w:i/>
          <w:sz w:val="22"/>
        </w:rPr>
        <w:t xml:space="preserve">J Am Soc Mass Spectrom </w:t>
      </w:r>
      <w:r w:rsidRPr="00D3121D">
        <w:rPr>
          <w:rFonts w:asciiTheme="minorHAnsi" w:hAnsiTheme="minorHAnsi" w:cstheme="minorHAnsi"/>
          <w:sz w:val="22"/>
        </w:rPr>
        <w:t>2016, 27:31-40.</w:t>
      </w:r>
    </w:p>
    <w:p w14:paraId="74D994BF"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35] Allison TM, Landreh M, Benesch JLP, Robinson CV: Low Charge and Reduced Mobility of Membrane Protein Complexes Has Implications for Calibration of Collision Cross Section Measurements. </w:t>
      </w:r>
      <w:r w:rsidRPr="00D3121D">
        <w:rPr>
          <w:rFonts w:asciiTheme="minorHAnsi" w:hAnsiTheme="minorHAnsi" w:cstheme="minorHAnsi"/>
          <w:i/>
          <w:sz w:val="22"/>
        </w:rPr>
        <w:t xml:space="preserve">Anal Chem </w:t>
      </w:r>
      <w:r w:rsidRPr="00D3121D">
        <w:rPr>
          <w:rFonts w:asciiTheme="minorHAnsi" w:hAnsiTheme="minorHAnsi" w:cstheme="minorHAnsi"/>
          <w:sz w:val="22"/>
        </w:rPr>
        <w:t>2016, 88:5879-5884.</w:t>
      </w:r>
    </w:p>
    <w:p w14:paraId="0A1860D6"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lastRenderedPageBreak/>
        <w:t xml:space="preserve">[36] Bush MF, Hall Z, Giles K, Hoyes J, Robinson CV, Ruotolo BT: Collision cross sections of proteins and their complexes: a calibration framework and database for gas-phase structural biology. </w:t>
      </w:r>
      <w:r w:rsidRPr="00D3121D">
        <w:rPr>
          <w:rFonts w:asciiTheme="minorHAnsi" w:hAnsiTheme="minorHAnsi" w:cstheme="minorHAnsi"/>
          <w:i/>
          <w:sz w:val="22"/>
        </w:rPr>
        <w:t xml:space="preserve">Anal Chem </w:t>
      </w:r>
      <w:r w:rsidRPr="00D3121D">
        <w:rPr>
          <w:rFonts w:asciiTheme="minorHAnsi" w:hAnsiTheme="minorHAnsi" w:cstheme="minorHAnsi"/>
          <w:sz w:val="22"/>
        </w:rPr>
        <w:t>2010, 82:9557-9565.</w:t>
      </w:r>
    </w:p>
    <w:p w14:paraId="22D5FAF7"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37] Guevremont R: High-field asymmetric waveform ion mobility spectrometry: a new tool for mass spectrometry. </w:t>
      </w:r>
      <w:r w:rsidRPr="00D3121D">
        <w:rPr>
          <w:rFonts w:asciiTheme="minorHAnsi" w:hAnsiTheme="minorHAnsi" w:cstheme="minorHAnsi"/>
          <w:i/>
          <w:sz w:val="22"/>
        </w:rPr>
        <w:t xml:space="preserve">J Chromatogr A </w:t>
      </w:r>
      <w:r w:rsidRPr="00D3121D">
        <w:rPr>
          <w:rFonts w:asciiTheme="minorHAnsi" w:hAnsiTheme="minorHAnsi" w:cstheme="minorHAnsi"/>
          <w:sz w:val="22"/>
        </w:rPr>
        <w:t>2004, 1058:3-19.</w:t>
      </w:r>
    </w:p>
    <w:p w14:paraId="39E6C523"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38] Swearingen KE, Moritz RL: High-field asymmetric waveform ion mobility spectrometry for mass spectrometry-based proteomics. </w:t>
      </w:r>
      <w:r w:rsidRPr="00D3121D">
        <w:rPr>
          <w:rFonts w:asciiTheme="minorHAnsi" w:hAnsiTheme="minorHAnsi" w:cstheme="minorHAnsi"/>
          <w:i/>
          <w:sz w:val="22"/>
        </w:rPr>
        <w:t xml:space="preserve">Expert Rev Proteomics </w:t>
      </w:r>
      <w:r w:rsidRPr="00D3121D">
        <w:rPr>
          <w:rFonts w:asciiTheme="minorHAnsi" w:hAnsiTheme="minorHAnsi" w:cstheme="minorHAnsi"/>
          <w:sz w:val="22"/>
        </w:rPr>
        <w:t>2012, 9:505-517.</w:t>
      </w:r>
    </w:p>
    <w:p w14:paraId="1473F43B"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39] Daniel JM, McCombie G, Wendt S, Zenobi R: Mass spectrometric determination of association constants of adenylate kinase with two noncovalent inhibitors. </w:t>
      </w:r>
      <w:r w:rsidRPr="00D3121D">
        <w:rPr>
          <w:rFonts w:asciiTheme="minorHAnsi" w:hAnsiTheme="minorHAnsi" w:cstheme="minorHAnsi"/>
          <w:i/>
          <w:sz w:val="22"/>
        </w:rPr>
        <w:t xml:space="preserve">J Am Soc Mass Spectrom </w:t>
      </w:r>
      <w:r w:rsidRPr="00D3121D">
        <w:rPr>
          <w:rFonts w:asciiTheme="minorHAnsi" w:hAnsiTheme="minorHAnsi" w:cstheme="minorHAnsi"/>
          <w:sz w:val="22"/>
        </w:rPr>
        <w:t>2003, 14:442-448.</w:t>
      </w:r>
    </w:p>
    <w:p w14:paraId="41087E12" w14:textId="00B52D09" w:rsidR="00E36797" w:rsidRDefault="0011725F"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color w:val="000000" w:themeColor="text1"/>
          <w:sz w:val="28"/>
          <w:szCs w:val="28"/>
        </w:rPr>
        <w:t>·</w:t>
      </w:r>
      <w:r w:rsidRPr="00D3121D">
        <w:rPr>
          <w:rFonts w:asciiTheme="minorHAnsi" w:hAnsiTheme="minorHAnsi" w:cstheme="minorHAnsi"/>
          <w:sz w:val="28"/>
          <w:szCs w:val="28"/>
        </w:rPr>
        <w:t xml:space="preserve"> </w:t>
      </w:r>
      <w:r w:rsidR="00E36797" w:rsidRPr="00D3121D">
        <w:rPr>
          <w:rFonts w:asciiTheme="minorHAnsi" w:hAnsiTheme="minorHAnsi" w:cstheme="minorHAnsi"/>
          <w:sz w:val="22"/>
        </w:rPr>
        <w:t xml:space="preserve">[40] Hopper JT, Oldham NJ: Collision induced unfolding of protein ions in the gas phase studied by ion mobility-mass spectrometry: the effect of ligand binding on conformational stability. </w:t>
      </w:r>
      <w:r w:rsidR="00E36797" w:rsidRPr="00D3121D">
        <w:rPr>
          <w:rFonts w:asciiTheme="minorHAnsi" w:hAnsiTheme="minorHAnsi" w:cstheme="minorHAnsi"/>
          <w:i/>
          <w:sz w:val="22"/>
        </w:rPr>
        <w:t xml:space="preserve">J Am Soc Mass Spectrom </w:t>
      </w:r>
      <w:r w:rsidR="00E36797" w:rsidRPr="00D3121D">
        <w:rPr>
          <w:rFonts w:asciiTheme="minorHAnsi" w:hAnsiTheme="minorHAnsi" w:cstheme="minorHAnsi"/>
          <w:sz w:val="22"/>
        </w:rPr>
        <w:t>2009, 20:1851-1858.</w:t>
      </w:r>
    </w:p>
    <w:p w14:paraId="4D048242" w14:textId="77777777" w:rsidR="0011725F" w:rsidRPr="00942120" w:rsidRDefault="0011725F" w:rsidP="0011725F">
      <w:pPr>
        <w:pStyle w:val="EndNoteBibliography"/>
        <w:spacing w:after="120"/>
        <w:rPr>
          <w:rFonts w:asciiTheme="minorHAnsi" w:hAnsiTheme="minorHAnsi"/>
          <w:i/>
          <w:color w:val="4F81BD" w:themeColor="accent1"/>
          <w:sz w:val="22"/>
        </w:rPr>
      </w:pPr>
      <w:r w:rsidRPr="00942120">
        <w:rPr>
          <w:rFonts w:asciiTheme="minorHAnsi" w:hAnsiTheme="minorHAnsi"/>
          <w:i/>
          <w:color w:val="4F81BD" w:themeColor="accent1"/>
          <w:sz w:val="22"/>
        </w:rPr>
        <w:t>One of the earliest studies applying elevated collision energy to understand the effects of ligand binding on protein unfolding pathways, confirmating that gas-phase CIU studies are similar to solution-phase observations.</w:t>
      </w:r>
    </w:p>
    <w:p w14:paraId="418D73AF"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6F36674D"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41] Freeke J, Bush MF, Robinson CV, Ruotolo BT: Gas-phase protein assemblies: Unfolding landscapes and preserving native-like structures using noncovalent adducts. </w:t>
      </w:r>
      <w:r w:rsidRPr="00D3121D">
        <w:rPr>
          <w:rFonts w:asciiTheme="minorHAnsi" w:hAnsiTheme="minorHAnsi" w:cstheme="minorHAnsi"/>
          <w:i/>
          <w:sz w:val="22"/>
        </w:rPr>
        <w:t xml:space="preserve">Chemical Physics Letters </w:t>
      </w:r>
      <w:r w:rsidRPr="00D3121D">
        <w:rPr>
          <w:rFonts w:asciiTheme="minorHAnsi" w:hAnsiTheme="minorHAnsi" w:cstheme="minorHAnsi"/>
          <w:sz w:val="22"/>
        </w:rPr>
        <w:t>2012, 524:1-9.</w:t>
      </w:r>
    </w:p>
    <w:p w14:paraId="17A4BCBC"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42] Bornschein RE, Niu S, Eschweiler J, Ruotolo BT: Ion Mobility-Mass Spectrometry Reveals Highly-Compact Intermediates in the Collision Induced Dissociation of Charge-Reduced Protein Complexes. </w:t>
      </w:r>
      <w:r w:rsidRPr="00D3121D">
        <w:rPr>
          <w:rFonts w:asciiTheme="minorHAnsi" w:hAnsiTheme="minorHAnsi" w:cstheme="minorHAnsi"/>
          <w:i/>
          <w:sz w:val="22"/>
        </w:rPr>
        <w:t xml:space="preserve">Journal of the American Society for Mass Spectrometry </w:t>
      </w:r>
      <w:r w:rsidRPr="00D3121D">
        <w:rPr>
          <w:rFonts w:asciiTheme="minorHAnsi" w:hAnsiTheme="minorHAnsi" w:cstheme="minorHAnsi"/>
          <w:sz w:val="22"/>
        </w:rPr>
        <w:t>2016, 27:41-49.</w:t>
      </w:r>
    </w:p>
    <w:p w14:paraId="73652E4C"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43] Eschweiler JD, Rabuck-Gibbons JN, Tian YW, Ruotolo BT: CIUSuite: A Quantitative Analysis Package for Collision Induced Unfolding Measurements of Gas-Phase Protein Ions. </w:t>
      </w:r>
      <w:r w:rsidRPr="00D3121D">
        <w:rPr>
          <w:rFonts w:asciiTheme="minorHAnsi" w:hAnsiTheme="minorHAnsi" w:cstheme="minorHAnsi"/>
          <w:i/>
          <w:sz w:val="22"/>
        </w:rPr>
        <w:t xml:space="preserve">Analytical Chemistry </w:t>
      </w:r>
      <w:r w:rsidRPr="00D3121D">
        <w:rPr>
          <w:rFonts w:asciiTheme="minorHAnsi" w:hAnsiTheme="minorHAnsi" w:cstheme="minorHAnsi"/>
          <w:sz w:val="22"/>
        </w:rPr>
        <w:t>2015, 87:11516-11522.</w:t>
      </w:r>
    </w:p>
    <w:p w14:paraId="767ABEBD" w14:textId="3D9B5858" w:rsidR="00E36797" w:rsidRDefault="0011725F" w:rsidP="00E36797">
      <w:pPr>
        <w:pStyle w:val="EndNoteBibliography"/>
        <w:spacing w:after="0"/>
        <w:ind w:left="720" w:hanging="720"/>
        <w:rPr>
          <w:rFonts w:asciiTheme="minorHAnsi" w:hAnsiTheme="minorHAnsi" w:cstheme="minorHAnsi"/>
          <w:sz w:val="22"/>
        </w:rPr>
      </w:pPr>
      <w:r w:rsidRPr="00496FA2">
        <w:rPr>
          <w:rFonts w:asciiTheme="minorHAnsi" w:hAnsiTheme="minorHAnsi" w:cstheme="minorHAnsi"/>
          <w:color w:val="000000" w:themeColor="text1"/>
          <w:sz w:val="28"/>
          <w:szCs w:val="28"/>
        </w:rPr>
        <w:t>·</w:t>
      </w:r>
      <w:r w:rsidRPr="00D3121D">
        <w:rPr>
          <w:rFonts w:asciiTheme="minorHAnsi" w:hAnsiTheme="minorHAnsi" w:cstheme="minorHAnsi"/>
          <w:sz w:val="22"/>
        </w:rPr>
        <w:t xml:space="preserve">  </w:t>
      </w:r>
      <w:r w:rsidR="00E36797" w:rsidRPr="00D3121D">
        <w:rPr>
          <w:rFonts w:asciiTheme="minorHAnsi" w:hAnsiTheme="minorHAnsi" w:cstheme="minorHAnsi"/>
          <w:sz w:val="22"/>
        </w:rPr>
        <w:t xml:space="preserve">[44] Migas LG, France AP, Bellina B, Barran PE: ORIGAMI: A software suite for activated ion mobility mass spectrometry (aIM-MS) applied to multimeric protein assemblies. </w:t>
      </w:r>
      <w:r w:rsidR="00E36797" w:rsidRPr="00D3121D">
        <w:rPr>
          <w:rFonts w:asciiTheme="minorHAnsi" w:hAnsiTheme="minorHAnsi" w:cstheme="minorHAnsi"/>
          <w:i/>
          <w:sz w:val="22"/>
        </w:rPr>
        <w:t xml:space="preserve">International Journal of Mass Spectrometry </w:t>
      </w:r>
      <w:r w:rsidR="00E36797" w:rsidRPr="00D3121D">
        <w:rPr>
          <w:rFonts w:asciiTheme="minorHAnsi" w:hAnsiTheme="minorHAnsi" w:cstheme="minorHAnsi"/>
          <w:sz w:val="22"/>
        </w:rPr>
        <w:t>2017, In press.</w:t>
      </w:r>
    </w:p>
    <w:p w14:paraId="10A24E1D" w14:textId="77777777" w:rsidR="0011725F" w:rsidRPr="00942120" w:rsidRDefault="0011725F" w:rsidP="0011725F">
      <w:pPr>
        <w:pStyle w:val="EndNoteBibliography"/>
        <w:spacing w:after="120"/>
        <w:rPr>
          <w:rFonts w:asciiTheme="minorHAnsi" w:hAnsiTheme="minorHAnsi"/>
          <w:i/>
          <w:color w:val="4F81BD" w:themeColor="accent1"/>
          <w:sz w:val="22"/>
        </w:rPr>
      </w:pPr>
      <w:r w:rsidRPr="00942120">
        <w:rPr>
          <w:rFonts w:asciiTheme="minorHAnsi" w:hAnsiTheme="minorHAnsi"/>
          <w:i/>
          <w:color w:val="4F81BD" w:themeColor="accent1"/>
          <w:sz w:val="22"/>
        </w:rPr>
        <w:t>Describes a software suite that facilitates the rapid acquisition, analysis and visualisation of CIU IM-MS data on a Waters Synapt  instrument.</w:t>
      </w:r>
    </w:p>
    <w:p w14:paraId="62CEEE47"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35BCBAAC"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45] Kirkitadze MD, Bitan G, Teplow DB: Paradigm shifts in Alzheimer's disease and other neurodegenerative disorders: the emerging role of oligomeric assemblies. </w:t>
      </w:r>
      <w:r w:rsidRPr="00D3121D">
        <w:rPr>
          <w:rFonts w:asciiTheme="minorHAnsi" w:hAnsiTheme="minorHAnsi" w:cstheme="minorHAnsi"/>
          <w:i/>
          <w:sz w:val="22"/>
        </w:rPr>
        <w:t xml:space="preserve">J Neurosci Res </w:t>
      </w:r>
      <w:r w:rsidRPr="00D3121D">
        <w:rPr>
          <w:rFonts w:asciiTheme="minorHAnsi" w:hAnsiTheme="minorHAnsi" w:cstheme="minorHAnsi"/>
          <w:sz w:val="22"/>
        </w:rPr>
        <w:t>2002, 69:567-577.</w:t>
      </w:r>
    </w:p>
    <w:p w14:paraId="37E4CF57"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46] Conway KA, Lee SJ, Rochet JC, Ding TT, Williamson RE, Lansbury PT, Jr.: Acceleration of oligomerization, not fibrillization, is a shared property of both alpha-synuclein mutations linked to early-onset Parkinson's disease: implications for pathogenesis and therapy. </w:t>
      </w:r>
      <w:r w:rsidRPr="00D3121D">
        <w:rPr>
          <w:rFonts w:asciiTheme="minorHAnsi" w:hAnsiTheme="minorHAnsi" w:cstheme="minorHAnsi"/>
          <w:i/>
          <w:sz w:val="22"/>
        </w:rPr>
        <w:t xml:space="preserve">Proc Natl Acad Sci U S A </w:t>
      </w:r>
      <w:r w:rsidRPr="00D3121D">
        <w:rPr>
          <w:rFonts w:asciiTheme="minorHAnsi" w:hAnsiTheme="minorHAnsi" w:cstheme="minorHAnsi"/>
          <w:sz w:val="22"/>
        </w:rPr>
        <w:t>2000, 97:571-576.</w:t>
      </w:r>
    </w:p>
    <w:p w14:paraId="16DDAD4C"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47] Meier JJ, Kayed R, Lin CY, Gurlo T, Haataja L, Jayasinghe S, Langen R, Glabe CG, Butler PC: Inhibition of human IAPP fibril formation does not prevent beta-cell death: evidence for distinct actions of oligomers and fibrils of human IAPP. </w:t>
      </w:r>
      <w:r w:rsidRPr="00D3121D">
        <w:rPr>
          <w:rFonts w:asciiTheme="minorHAnsi" w:hAnsiTheme="minorHAnsi" w:cstheme="minorHAnsi"/>
          <w:i/>
          <w:sz w:val="22"/>
        </w:rPr>
        <w:t xml:space="preserve">Am J Physiol Endocrinol Metab </w:t>
      </w:r>
      <w:r w:rsidRPr="00D3121D">
        <w:rPr>
          <w:rFonts w:asciiTheme="minorHAnsi" w:hAnsiTheme="minorHAnsi" w:cstheme="minorHAnsi"/>
          <w:sz w:val="22"/>
        </w:rPr>
        <w:t>2006, 291:E1317-1324.</w:t>
      </w:r>
    </w:p>
    <w:p w14:paraId="39D48191"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48] Eisenberg DS, Sawaya MR: Structural Studies of Amyloid Proteins at the Molecular Level. </w:t>
      </w:r>
      <w:r w:rsidRPr="00D3121D">
        <w:rPr>
          <w:rFonts w:asciiTheme="minorHAnsi" w:hAnsiTheme="minorHAnsi" w:cstheme="minorHAnsi"/>
          <w:i/>
          <w:sz w:val="22"/>
        </w:rPr>
        <w:t xml:space="preserve">Annu Rev Biochem </w:t>
      </w:r>
      <w:r w:rsidRPr="00D3121D">
        <w:rPr>
          <w:rFonts w:asciiTheme="minorHAnsi" w:hAnsiTheme="minorHAnsi" w:cstheme="minorHAnsi"/>
          <w:sz w:val="22"/>
        </w:rPr>
        <w:t>2017, 86:69-95.</w:t>
      </w:r>
    </w:p>
    <w:p w14:paraId="4E8D0B7C" w14:textId="2372018C" w:rsidR="00E36797" w:rsidRDefault="0011725F" w:rsidP="00E36797">
      <w:pPr>
        <w:pStyle w:val="EndNoteBibliography"/>
        <w:spacing w:after="0"/>
        <w:ind w:left="720" w:hanging="720"/>
        <w:rPr>
          <w:rFonts w:asciiTheme="minorHAnsi" w:hAnsiTheme="minorHAnsi" w:cstheme="minorHAnsi"/>
          <w:sz w:val="22"/>
        </w:rPr>
      </w:pPr>
      <w:r w:rsidRPr="00496FA2">
        <w:rPr>
          <w:rFonts w:asciiTheme="minorHAnsi" w:hAnsiTheme="minorHAnsi" w:cstheme="minorHAnsi"/>
          <w:color w:val="000000" w:themeColor="text1"/>
          <w:sz w:val="28"/>
          <w:szCs w:val="28"/>
        </w:rPr>
        <w:t>·</w:t>
      </w:r>
      <w:r w:rsidRPr="00D3121D">
        <w:rPr>
          <w:rFonts w:asciiTheme="minorHAnsi" w:hAnsiTheme="minorHAnsi" w:cstheme="minorHAnsi"/>
          <w:sz w:val="22"/>
        </w:rPr>
        <w:t xml:space="preserve"> </w:t>
      </w:r>
      <w:r>
        <w:rPr>
          <w:rFonts w:asciiTheme="minorHAnsi" w:hAnsiTheme="minorHAnsi" w:cstheme="minorHAnsi"/>
          <w:sz w:val="22"/>
        </w:rPr>
        <w:t xml:space="preserve"> </w:t>
      </w:r>
      <w:r w:rsidR="00E36797" w:rsidRPr="00D3121D">
        <w:rPr>
          <w:rFonts w:asciiTheme="minorHAnsi" w:hAnsiTheme="minorHAnsi" w:cstheme="minorHAnsi"/>
          <w:sz w:val="22"/>
        </w:rPr>
        <w:t xml:space="preserve">[49] Hoffmann W, von Helden G, Pagel K: Ion mobility-mass spectrometry and orthogonal gas-phase techniques to study amyloid formation and inhibition. </w:t>
      </w:r>
      <w:r w:rsidR="00E36797" w:rsidRPr="00D3121D">
        <w:rPr>
          <w:rFonts w:asciiTheme="minorHAnsi" w:hAnsiTheme="minorHAnsi" w:cstheme="minorHAnsi"/>
          <w:i/>
          <w:sz w:val="22"/>
        </w:rPr>
        <w:t xml:space="preserve">Curr Opin Struct Biol </w:t>
      </w:r>
      <w:r w:rsidR="00E36797" w:rsidRPr="00D3121D">
        <w:rPr>
          <w:rFonts w:asciiTheme="minorHAnsi" w:hAnsiTheme="minorHAnsi" w:cstheme="minorHAnsi"/>
          <w:sz w:val="22"/>
        </w:rPr>
        <w:t>2017, 46:7-15.</w:t>
      </w:r>
    </w:p>
    <w:p w14:paraId="04880193" w14:textId="70B12463" w:rsidR="0011725F" w:rsidRDefault="0011725F" w:rsidP="00E36797">
      <w:pPr>
        <w:pStyle w:val="EndNoteBibliography"/>
        <w:spacing w:after="0"/>
        <w:ind w:left="720" w:hanging="720"/>
        <w:rPr>
          <w:rFonts w:asciiTheme="minorHAnsi" w:hAnsiTheme="minorHAnsi"/>
          <w:i/>
          <w:color w:val="4F81BD" w:themeColor="accent1"/>
          <w:sz w:val="22"/>
        </w:rPr>
      </w:pPr>
      <w:r w:rsidRPr="00942120">
        <w:rPr>
          <w:rFonts w:asciiTheme="minorHAnsi" w:hAnsiTheme="minorHAnsi"/>
          <w:i/>
          <w:color w:val="4F81BD" w:themeColor="accent1"/>
          <w:sz w:val="22"/>
        </w:rPr>
        <w:lastRenderedPageBreak/>
        <w:t>This review highlights advances in the characterisation of amyloid aggreagation and their assembly pathways using IM-MS and how this technology can be used to screen for molecules that disrupt oligomer formation.</w:t>
      </w:r>
    </w:p>
    <w:p w14:paraId="56CDEED0"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15945E62" w14:textId="6F2977DA" w:rsidR="0011725F" w:rsidRPr="00D3121D" w:rsidRDefault="0011725F" w:rsidP="00E36797">
      <w:pPr>
        <w:pStyle w:val="EndNoteBibliography"/>
        <w:spacing w:after="0"/>
        <w:ind w:left="720" w:hanging="720"/>
        <w:rPr>
          <w:rFonts w:asciiTheme="minorHAnsi" w:hAnsiTheme="minorHAnsi" w:cstheme="minorHAnsi"/>
          <w:sz w:val="22"/>
        </w:rPr>
      </w:pPr>
      <w:r w:rsidRPr="00496FA2">
        <w:rPr>
          <w:rFonts w:asciiTheme="minorHAnsi" w:hAnsiTheme="minorHAnsi" w:cstheme="minorHAnsi"/>
          <w:sz w:val="22"/>
        </w:rPr>
        <w:t xml:space="preserve"> </w:t>
      </w:r>
      <w:r w:rsidR="00E36797" w:rsidRPr="00D3121D">
        <w:rPr>
          <w:rFonts w:asciiTheme="minorHAnsi" w:hAnsiTheme="minorHAnsi" w:cstheme="minorHAnsi"/>
          <w:sz w:val="22"/>
        </w:rPr>
        <w:t xml:space="preserve">[50] Sipe JD, Benson MD, Buxbaum JN, Ikeda S, Merlini G, Saraiva MJ, Westermark P, Nomenclature Committee of the International Society of A: Amyloid fibril protein nomenclature: 2012 recommendations from the Nomenclature Committee of the International Society of Amyloidosis. </w:t>
      </w:r>
      <w:r w:rsidR="00E36797" w:rsidRPr="00D3121D">
        <w:rPr>
          <w:rFonts w:asciiTheme="minorHAnsi" w:hAnsiTheme="minorHAnsi" w:cstheme="minorHAnsi"/>
          <w:i/>
          <w:sz w:val="22"/>
        </w:rPr>
        <w:t xml:space="preserve">Amyloid </w:t>
      </w:r>
      <w:r w:rsidR="00E36797" w:rsidRPr="00D3121D">
        <w:rPr>
          <w:rFonts w:asciiTheme="minorHAnsi" w:hAnsiTheme="minorHAnsi" w:cstheme="minorHAnsi"/>
          <w:sz w:val="22"/>
        </w:rPr>
        <w:t>2012, 19:167-170.</w:t>
      </w:r>
    </w:p>
    <w:p w14:paraId="2EF534F5" w14:textId="110B0773" w:rsidR="00E36797" w:rsidRDefault="0011725F" w:rsidP="00E36797">
      <w:pPr>
        <w:pStyle w:val="EndNoteBibliography"/>
        <w:spacing w:after="0"/>
        <w:ind w:left="720" w:hanging="720"/>
        <w:rPr>
          <w:rFonts w:asciiTheme="minorHAnsi" w:hAnsiTheme="minorHAnsi" w:cstheme="minorHAnsi"/>
          <w:sz w:val="22"/>
        </w:rPr>
      </w:pPr>
      <w:r w:rsidRPr="00496FA2">
        <w:rPr>
          <w:rFonts w:asciiTheme="minorHAnsi" w:hAnsiTheme="minorHAnsi" w:cstheme="minorHAnsi"/>
          <w:color w:val="000000" w:themeColor="text1"/>
          <w:sz w:val="28"/>
          <w:szCs w:val="28"/>
        </w:rPr>
        <w:t>·</w:t>
      </w:r>
      <w:r w:rsidRPr="00496FA2">
        <w:rPr>
          <w:rFonts w:asciiTheme="minorHAnsi" w:hAnsiTheme="minorHAnsi" w:cstheme="minorHAnsi"/>
          <w:sz w:val="22"/>
        </w:rPr>
        <w:t xml:space="preserve"> </w:t>
      </w:r>
      <w:r w:rsidRPr="00496FA2">
        <w:rPr>
          <w:rFonts w:asciiTheme="minorHAnsi" w:hAnsiTheme="minorHAnsi" w:cstheme="minorHAnsi"/>
          <w:color w:val="000000" w:themeColor="text1"/>
          <w:sz w:val="28"/>
          <w:szCs w:val="28"/>
        </w:rPr>
        <w:t>·</w:t>
      </w:r>
      <w:r w:rsidRPr="00496FA2">
        <w:rPr>
          <w:rFonts w:asciiTheme="minorHAnsi" w:hAnsiTheme="minorHAnsi" w:cstheme="minorHAnsi"/>
          <w:sz w:val="22"/>
        </w:rPr>
        <w:t xml:space="preserve"> </w:t>
      </w:r>
      <w:r w:rsidR="00E36797" w:rsidRPr="00D3121D">
        <w:rPr>
          <w:rFonts w:asciiTheme="minorHAnsi" w:hAnsiTheme="minorHAnsi" w:cstheme="minorHAnsi"/>
          <w:sz w:val="22"/>
        </w:rPr>
        <w:t xml:space="preserve">[51] Bernstein SL, Dupuis NF, Lazo ND, Wyttenbach T, Condron MM, Bitan G, Teplow DB, Shea JE, Ruotolo BT, Robinson CV, Bowers MT: Amyloid-beta protein oligomerization and the importance of tetramers and dodecamers in the aetiology of Alzheimer's disease. </w:t>
      </w:r>
      <w:r w:rsidR="00E36797" w:rsidRPr="00D3121D">
        <w:rPr>
          <w:rFonts w:asciiTheme="minorHAnsi" w:hAnsiTheme="minorHAnsi" w:cstheme="minorHAnsi"/>
          <w:i/>
          <w:sz w:val="22"/>
        </w:rPr>
        <w:t xml:space="preserve">Nat Chem </w:t>
      </w:r>
      <w:r w:rsidR="00E36797" w:rsidRPr="00D3121D">
        <w:rPr>
          <w:rFonts w:asciiTheme="minorHAnsi" w:hAnsiTheme="minorHAnsi" w:cstheme="minorHAnsi"/>
          <w:sz w:val="22"/>
        </w:rPr>
        <w:t>2009, 1:326-331.</w:t>
      </w:r>
    </w:p>
    <w:p w14:paraId="1A732CE4" w14:textId="77777777" w:rsidR="0011725F" w:rsidRPr="004B72AF" w:rsidRDefault="0011725F" w:rsidP="0011725F">
      <w:pPr>
        <w:autoSpaceDE w:val="0"/>
        <w:autoSpaceDN w:val="0"/>
        <w:adjustRightInd w:val="0"/>
        <w:spacing w:after="120" w:line="240" w:lineRule="auto"/>
        <w:rPr>
          <w:rFonts w:ascii="Segoe UI" w:hAnsi="Segoe UI" w:cs="Segoe UI"/>
          <w:sz w:val="18"/>
          <w:szCs w:val="18"/>
        </w:rPr>
      </w:pPr>
      <w:r w:rsidRPr="004B72AF">
        <w:rPr>
          <w:i/>
          <w:color w:val="4F81BD" w:themeColor="accent1"/>
        </w:rPr>
        <w:t>Using IM-MS, the authors were able to study the self-assembly mechanisms of different amyloids and suggest a possible candidate oligomer, the A</w:t>
      </w:r>
      <w:r w:rsidRPr="004B72AF">
        <w:rPr>
          <w:rFonts w:ascii="Symbol" w:hAnsi="Symbol"/>
          <w:i/>
          <w:color w:val="4F81BD" w:themeColor="accent1"/>
        </w:rPr>
        <w:t>b</w:t>
      </w:r>
      <w:r w:rsidRPr="004B72AF">
        <w:rPr>
          <w:i/>
          <w:color w:val="4F81BD" w:themeColor="accent1"/>
        </w:rPr>
        <w:t>42 dodecamer, as the causative agent responsible for Alzheimer's disease</w:t>
      </w:r>
      <w:r w:rsidRPr="00942120">
        <w:t>.</w:t>
      </w:r>
      <w:r w:rsidRPr="004B72AF">
        <w:rPr>
          <w:rFonts w:ascii="Segoe UI" w:hAnsi="Segoe UI" w:cs="Segoe UI"/>
          <w:sz w:val="18"/>
          <w:szCs w:val="18"/>
        </w:rPr>
        <w:t xml:space="preserve"> </w:t>
      </w:r>
    </w:p>
    <w:p w14:paraId="24E7E56D"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78AF060B"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52] Bleiholder C, Dupuis NF, Wyttenbach T, Bowers MT: Ion mobility-mass spectrometry reveals a conformational conversion from random assembly to beta-sheet in amyloid fibril formation. </w:t>
      </w:r>
      <w:r w:rsidRPr="00D3121D">
        <w:rPr>
          <w:rFonts w:asciiTheme="minorHAnsi" w:hAnsiTheme="minorHAnsi" w:cstheme="minorHAnsi"/>
          <w:i/>
          <w:sz w:val="22"/>
        </w:rPr>
        <w:t xml:space="preserve">Nat Chem </w:t>
      </w:r>
      <w:r w:rsidRPr="00D3121D">
        <w:rPr>
          <w:rFonts w:asciiTheme="minorHAnsi" w:hAnsiTheme="minorHAnsi" w:cstheme="minorHAnsi"/>
          <w:sz w:val="22"/>
        </w:rPr>
        <w:t>2011, 3:172-177.</w:t>
      </w:r>
    </w:p>
    <w:p w14:paraId="2F0AE4A9"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53] Susa AC, Wu C, Bernstein SL, Dupuis NF, Wang H, Raleigh DP, Shea JE, Bowers MT: Defining the molecular basis of amyloid inhibitors: human islet amyloid polypeptide-insulin interactions. </w:t>
      </w:r>
      <w:r w:rsidRPr="00D3121D">
        <w:rPr>
          <w:rFonts w:asciiTheme="minorHAnsi" w:hAnsiTheme="minorHAnsi" w:cstheme="minorHAnsi"/>
          <w:i/>
          <w:sz w:val="22"/>
        </w:rPr>
        <w:t xml:space="preserve">J Am Chem Soc </w:t>
      </w:r>
      <w:r w:rsidRPr="00D3121D">
        <w:rPr>
          <w:rFonts w:asciiTheme="minorHAnsi" w:hAnsiTheme="minorHAnsi" w:cstheme="minorHAnsi"/>
          <w:sz w:val="22"/>
        </w:rPr>
        <w:t>2014, 136:12912-12919.</w:t>
      </w:r>
    </w:p>
    <w:p w14:paraId="3B508C65"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54] Liu YQ, Graetz M, Ho L, Pukala TL: Ion mobility-mass spectrometry-based screening for inhibition of alpha-synuclein aggregation. </w:t>
      </w:r>
      <w:r w:rsidRPr="00D3121D">
        <w:rPr>
          <w:rFonts w:asciiTheme="minorHAnsi" w:hAnsiTheme="minorHAnsi" w:cstheme="minorHAnsi"/>
          <w:i/>
          <w:sz w:val="22"/>
        </w:rPr>
        <w:t xml:space="preserve">European Journal of Mass Spectrometry </w:t>
      </w:r>
      <w:r w:rsidRPr="00D3121D">
        <w:rPr>
          <w:rFonts w:asciiTheme="minorHAnsi" w:hAnsiTheme="minorHAnsi" w:cstheme="minorHAnsi"/>
          <w:sz w:val="22"/>
        </w:rPr>
        <w:t>2015, 21:255-264.</w:t>
      </w:r>
    </w:p>
    <w:p w14:paraId="558FDBB8"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55] Woods LA, Radford SE, Ashcroft AE: Advances in ion mobility spectrometry-mass spectrometry reveal key insights into amyloid assembly. </w:t>
      </w:r>
      <w:r w:rsidRPr="00D3121D">
        <w:rPr>
          <w:rFonts w:asciiTheme="minorHAnsi" w:hAnsiTheme="minorHAnsi" w:cstheme="minorHAnsi"/>
          <w:i/>
          <w:sz w:val="22"/>
        </w:rPr>
        <w:t xml:space="preserve">Biochim Biophys Acta </w:t>
      </w:r>
      <w:r w:rsidRPr="00D3121D">
        <w:rPr>
          <w:rFonts w:asciiTheme="minorHAnsi" w:hAnsiTheme="minorHAnsi" w:cstheme="minorHAnsi"/>
          <w:sz w:val="22"/>
        </w:rPr>
        <w:t>2013, 1834:1257-1268.</w:t>
      </w:r>
    </w:p>
    <w:p w14:paraId="40C81703"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56] Seo J, Hoffmann W, Warnke S, Huang X, Gewinner S, Schollkopf W, Bowers MT, von Helden G, Pagel K: An infrared spectroscopy approach to follow beta-sheet formation in peptide amyloid assemblies. </w:t>
      </w:r>
      <w:r w:rsidRPr="00D3121D">
        <w:rPr>
          <w:rFonts w:asciiTheme="minorHAnsi" w:hAnsiTheme="minorHAnsi" w:cstheme="minorHAnsi"/>
          <w:i/>
          <w:sz w:val="22"/>
        </w:rPr>
        <w:t xml:space="preserve">Nat Chem </w:t>
      </w:r>
      <w:r w:rsidRPr="00D3121D">
        <w:rPr>
          <w:rFonts w:asciiTheme="minorHAnsi" w:hAnsiTheme="minorHAnsi" w:cstheme="minorHAnsi"/>
          <w:sz w:val="22"/>
        </w:rPr>
        <w:t>2017, 9:39-44.</w:t>
      </w:r>
    </w:p>
    <w:p w14:paraId="402639CB"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57] Bernstein SL, Wyttenbach T, Baumketner A, Shea JE, Bitan G, Teplow DB, Bowers MT: Amyloid beta-protein: monomer structure and early aggregation states of Abeta42 and its Pro19 alloform. </w:t>
      </w:r>
      <w:r w:rsidRPr="00D3121D">
        <w:rPr>
          <w:rFonts w:asciiTheme="minorHAnsi" w:hAnsiTheme="minorHAnsi" w:cstheme="minorHAnsi"/>
          <w:i/>
          <w:sz w:val="22"/>
        </w:rPr>
        <w:t xml:space="preserve">J Am Chem Soc </w:t>
      </w:r>
      <w:r w:rsidRPr="00D3121D">
        <w:rPr>
          <w:rFonts w:asciiTheme="minorHAnsi" w:hAnsiTheme="minorHAnsi" w:cstheme="minorHAnsi"/>
          <w:sz w:val="22"/>
        </w:rPr>
        <w:t>2005, 127:2075-2084.</w:t>
      </w:r>
    </w:p>
    <w:p w14:paraId="1413B6D8"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58] Amijee H, Bate C, Williams A, Virdee J, Jeggo R, Spanswick D, Scopes DI, Treherne JM, Mazzitelli S, Chawner R, Eyers CE, Doig AJ: The N-methylated peptide SEN304 powerfully inhibits Abeta(1-42) toxicity by perturbing oligomer formation. </w:t>
      </w:r>
      <w:r w:rsidRPr="00D3121D">
        <w:rPr>
          <w:rFonts w:asciiTheme="minorHAnsi" w:hAnsiTheme="minorHAnsi" w:cstheme="minorHAnsi"/>
          <w:i/>
          <w:sz w:val="22"/>
        </w:rPr>
        <w:t xml:space="preserve">Biochemistry </w:t>
      </w:r>
      <w:r w:rsidRPr="00D3121D">
        <w:rPr>
          <w:rFonts w:asciiTheme="minorHAnsi" w:hAnsiTheme="minorHAnsi" w:cstheme="minorHAnsi"/>
          <w:sz w:val="22"/>
        </w:rPr>
        <w:t>2012, 51:8338-8352.</w:t>
      </w:r>
    </w:p>
    <w:p w14:paraId="27A953C5"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59] Gessel MM, Wu C, Li H, Bitan G, Shea JE, Bowers MT: Abeta(39-42) modulates Abeta oligomerization but not fibril formation. </w:t>
      </w:r>
      <w:r w:rsidRPr="00D3121D">
        <w:rPr>
          <w:rFonts w:asciiTheme="minorHAnsi" w:hAnsiTheme="minorHAnsi" w:cstheme="minorHAnsi"/>
          <w:i/>
          <w:sz w:val="22"/>
        </w:rPr>
        <w:t xml:space="preserve">Biochemistry </w:t>
      </w:r>
      <w:r w:rsidRPr="00D3121D">
        <w:rPr>
          <w:rFonts w:asciiTheme="minorHAnsi" w:hAnsiTheme="minorHAnsi" w:cstheme="minorHAnsi"/>
          <w:sz w:val="22"/>
        </w:rPr>
        <w:t>2012, 51:108-117.</w:t>
      </w:r>
    </w:p>
    <w:p w14:paraId="60D0DEED"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60] Zheng X, Liu D, Klarner FG, Schrader T, Bitan G, Bowers MT: Amyloid beta-protein assembly: The effect of molecular tweezers CLR01 and CLR03. </w:t>
      </w:r>
      <w:r w:rsidRPr="00D3121D">
        <w:rPr>
          <w:rFonts w:asciiTheme="minorHAnsi" w:hAnsiTheme="minorHAnsi" w:cstheme="minorHAnsi"/>
          <w:i/>
          <w:sz w:val="22"/>
        </w:rPr>
        <w:t xml:space="preserve">J Phys Chem B </w:t>
      </w:r>
      <w:r w:rsidRPr="00D3121D">
        <w:rPr>
          <w:rFonts w:asciiTheme="minorHAnsi" w:hAnsiTheme="minorHAnsi" w:cstheme="minorHAnsi"/>
          <w:sz w:val="22"/>
        </w:rPr>
        <w:t>2015, 119:4831-4841.</w:t>
      </w:r>
    </w:p>
    <w:p w14:paraId="035B0107"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61] Soper MT, DeToma AS, Hyung SJ, Lim MH, Ruotolo BT: Amyloid-beta-neuropeptide interactions assessed by ion mobility-mass spectrometry. </w:t>
      </w:r>
      <w:r w:rsidRPr="00D3121D">
        <w:rPr>
          <w:rFonts w:asciiTheme="minorHAnsi" w:hAnsiTheme="minorHAnsi" w:cstheme="minorHAnsi"/>
          <w:i/>
          <w:sz w:val="22"/>
        </w:rPr>
        <w:t xml:space="preserve">Phys Chem Chem Phys </w:t>
      </w:r>
      <w:r w:rsidRPr="00D3121D">
        <w:rPr>
          <w:rFonts w:asciiTheme="minorHAnsi" w:hAnsiTheme="minorHAnsi" w:cstheme="minorHAnsi"/>
          <w:sz w:val="22"/>
        </w:rPr>
        <w:t>2013, 15:8952-8961.</w:t>
      </w:r>
    </w:p>
    <w:p w14:paraId="2B5A8351"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62] Murray MM, Bernstein SL, Nyugen V, Condron MM, Teplow DB, Bowers MT: Amyloid beta protein: Abeta40 inhibits Abeta42 oligomerization. </w:t>
      </w:r>
      <w:r w:rsidRPr="00D3121D">
        <w:rPr>
          <w:rFonts w:asciiTheme="minorHAnsi" w:hAnsiTheme="minorHAnsi" w:cstheme="minorHAnsi"/>
          <w:i/>
          <w:sz w:val="22"/>
        </w:rPr>
        <w:t xml:space="preserve">J Am Chem Soc </w:t>
      </w:r>
      <w:r w:rsidRPr="00D3121D">
        <w:rPr>
          <w:rFonts w:asciiTheme="minorHAnsi" w:hAnsiTheme="minorHAnsi" w:cstheme="minorHAnsi"/>
          <w:sz w:val="22"/>
        </w:rPr>
        <w:t>2009, 131:6316-6317.</w:t>
      </w:r>
    </w:p>
    <w:p w14:paraId="13037BCA" w14:textId="0400CC6C" w:rsidR="00E36797" w:rsidRDefault="0011725F" w:rsidP="00E36797">
      <w:pPr>
        <w:pStyle w:val="EndNoteBibliography"/>
        <w:spacing w:after="0"/>
        <w:ind w:left="720" w:hanging="720"/>
        <w:rPr>
          <w:rFonts w:asciiTheme="minorHAnsi" w:hAnsiTheme="minorHAnsi" w:cstheme="minorHAnsi"/>
          <w:sz w:val="22"/>
        </w:rPr>
      </w:pPr>
      <w:r w:rsidRPr="00496FA2">
        <w:rPr>
          <w:rFonts w:asciiTheme="minorHAnsi" w:hAnsiTheme="minorHAnsi" w:cstheme="minorHAnsi"/>
          <w:color w:val="000000" w:themeColor="text1"/>
          <w:sz w:val="28"/>
          <w:szCs w:val="28"/>
        </w:rPr>
        <w:t>·</w:t>
      </w:r>
      <w:r w:rsidRPr="00496FA2">
        <w:rPr>
          <w:rFonts w:asciiTheme="minorHAnsi" w:hAnsiTheme="minorHAnsi" w:cstheme="minorHAnsi"/>
          <w:sz w:val="22"/>
        </w:rPr>
        <w:t xml:space="preserve"> </w:t>
      </w:r>
      <w:r>
        <w:rPr>
          <w:rFonts w:asciiTheme="minorHAnsi" w:hAnsiTheme="minorHAnsi" w:cstheme="minorHAnsi"/>
          <w:sz w:val="22"/>
        </w:rPr>
        <w:t xml:space="preserve"> </w:t>
      </w:r>
      <w:r w:rsidR="00E36797" w:rsidRPr="00D3121D">
        <w:rPr>
          <w:rFonts w:asciiTheme="minorHAnsi" w:hAnsiTheme="minorHAnsi" w:cstheme="minorHAnsi"/>
          <w:sz w:val="22"/>
        </w:rPr>
        <w:t xml:space="preserve">[63] Young LM, Cao P, Raleigh DP, Ashcroft AE, Radford SE: Ion mobility spectrometry-mass spectrometry defines the oligomeric intermediates in amylin amyloid formation and the mode of action of inhibitors. </w:t>
      </w:r>
      <w:r w:rsidR="00E36797" w:rsidRPr="00D3121D">
        <w:rPr>
          <w:rFonts w:asciiTheme="minorHAnsi" w:hAnsiTheme="minorHAnsi" w:cstheme="minorHAnsi"/>
          <w:i/>
          <w:sz w:val="22"/>
        </w:rPr>
        <w:t xml:space="preserve">J Am Chem Soc </w:t>
      </w:r>
      <w:r w:rsidR="00E36797" w:rsidRPr="00D3121D">
        <w:rPr>
          <w:rFonts w:asciiTheme="minorHAnsi" w:hAnsiTheme="minorHAnsi" w:cstheme="minorHAnsi"/>
          <w:sz w:val="22"/>
        </w:rPr>
        <w:t>2014, 136:660-670.</w:t>
      </w:r>
    </w:p>
    <w:p w14:paraId="363F0A64" w14:textId="77777777" w:rsidR="0011725F" w:rsidRPr="004B72AF" w:rsidRDefault="0011725F" w:rsidP="0011725F">
      <w:pPr>
        <w:pStyle w:val="EndNoteBibliography"/>
        <w:spacing w:after="120"/>
        <w:rPr>
          <w:rFonts w:asciiTheme="minorHAnsi" w:hAnsiTheme="minorHAnsi"/>
          <w:i/>
          <w:color w:val="4F81BD" w:themeColor="accent1"/>
          <w:sz w:val="22"/>
        </w:rPr>
      </w:pPr>
      <w:r w:rsidRPr="004B72AF">
        <w:rPr>
          <w:rFonts w:asciiTheme="minorHAnsi" w:hAnsiTheme="minorHAnsi"/>
          <w:i/>
          <w:color w:val="4F81BD" w:themeColor="accent1"/>
          <w:sz w:val="22"/>
        </w:rPr>
        <w:t>Provides novel insights in to the formation of amylin oligomers which are found in the pancreatic islets of people with type II diabetes and identifies the specific conformers to which two known inhibitors bind. In addition, the authors use IMS-MS to reveal the distinct modes of action of the inhibitors in preventing oligomer formation.</w:t>
      </w:r>
    </w:p>
    <w:p w14:paraId="21C24E35"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2F209738"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64] Zheng X, Wu C, Liu D, Li H, Bitan G, Shea JE, Bowers MT: Mechanism of C-Terminal Fragments of Amyloid beta-Protein as Abeta Inhibitors: Do C-Terminal Interactions Play a Key Role in Their Inhibitory Activity? </w:t>
      </w:r>
      <w:r w:rsidRPr="00D3121D">
        <w:rPr>
          <w:rFonts w:asciiTheme="minorHAnsi" w:hAnsiTheme="minorHAnsi" w:cstheme="minorHAnsi"/>
          <w:i/>
          <w:sz w:val="22"/>
        </w:rPr>
        <w:t xml:space="preserve">J Phys Chem B </w:t>
      </w:r>
      <w:r w:rsidRPr="00D3121D">
        <w:rPr>
          <w:rFonts w:asciiTheme="minorHAnsi" w:hAnsiTheme="minorHAnsi" w:cstheme="minorHAnsi"/>
          <w:sz w:val="22"/>
        </w:rPr>
        <w:t>2016, 120:1615-1623.</w:t>
      </w:r>
    </w:p>
    <w:p w14:paraId="6F1705C6"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65] de Almeida NE, Do TD, Tro M, LaPointe NE, Feinstein SC, Shea JE, Bowers MT: Opposing Effects of Cucurbit[7]uril and 1,2,3,4,6-Penta-O-galloyl-beta-d-glucopyranose on Amyloid beta25-35 Assembly. </w:t>
      </w:r>
      <w:r w:rsidRPr="00D3121D">
        <w:rPr>
          <w:rFonts w:asciiTheme="minorHAnsi" w:hAnsiTheme="minorHAnsi" w:cstheme="minorHAnsi"/>
          <w:i/>
          <w:sz w:val="22"/>
        </w:rPr>
        <w:t xml:space="preserve">ACS Chem Neurosci </w:t>
      </w:r>
      <w:r w:rsidRPr="00D3121D">
        <w:rPr>
          <w:rFonts w:asciiTheme="minorHAnsi" w:hAnsiTheme="minorHAnsi" w:cstheme="minorHAnsi"/>
          <w:sz w:val="22"/>
        </w:rPr>
        <w:t>2016, 7:218-226.</w:t>
      </w:r>
    </w:p>
    <w:p w14:paraId="4481C984" w14:textId="2C64EBD9" w:rsidR="00E36797" w:rsidRDefault="0011725F" w:rsidP="00E36797">
      <w:pPr>
        <w:pStyle w:val="EndNoteBibliography"/>
        <w:spacing w:after="0"/>
        <w:ind w:left="720" w:hanging="720"/>
        <w:rPr>
          <w:rFonts w:asciiTheme="minorHAnsi" w:hAnsiTheme="minorHAnsi" w:cstheme="minorHAnsi"/>
          <w:sz w:val="22"/>
        </w:rPr>
      </w:pPr>
      <w:r w:rsidRPr="00C36782">
        <w:rPr>
          <w:rFonts w:asciiTheme="minorHAnsi" w:hAnsiTheme="minorHAnsi"/>
          <w:b/>
          <w:color w:val="000000" w:themeColor="text1"/>
          <w:sz w:val="28"/>
        </w:rPr>
        <w:t>·</w:t>
      </w:r>
      <w:r w:rsidRPr="00C36782">
        <w:rPr>
          <w:rFonts w:asciiTheme="minorHAnsi" w:hAnsiTheme="minorHAnsi"/>
          <w:sz w:val="22"/>
        </w:rPr>
        <w:t xml:space="preserve"> </w:t>
      </w:r>
      <w:r w:rsidRPr="00C36782">
        <w:rPr>
          <w:rFonts w:asciiTheme="minorHAnsi" w:hAnsiTheme="minorHAnsi"/>
          <w:b/>
          <w:color w:val="000000" w:themeColor="text1"/>
          <w:sz w:val="28"/>
        </w:rPr>
        <w:t>·</w:t>
      </w:r>
      <w:r w:rsidRPr="00C36782">
        <w:rPr>
          <w:rFonts w:asciiTheme="minorHAnsi" w:hAnsiTheme="minorHAnsi"/>
          <w:sz w:val="22"/>
        </w:rPr>
        <w:t xml:space="preserve"> </w:t>
      </w:r>
      <w:r w:rsidR="00E36797" w:rsidRPr="00D3121D">
        <w:rPr>
          <w:rFonts w:asciiTheme="minorHAnsi" w:hAnsiTheme="minorHAnsi" w:cstheme="minorHAnsi"/>
          <w:sz w:val="22"/>
        </w:rPr>
        <w:t xml:space="preserve">[66] Young LM, Saunders JC, Mahood RA, Revill CH, Foster RJ, Tu LH, Raleigh DP, Radford SE, Ashcroft AE: Screening and classifying small-molecule inhibitors of amyloid formation using ion mobility spectrometry-mass spectrometry. </w:t>
      </w:r>
      <w:r w:rsidR="00E36797" w:rsidRPr="00D3121D">
        <w:rPr>
          <w:rFonts w:asciiTheme="minorHAnsi" w:hAnsiTheme="minorHAnsi" w:cstheme="minorHAnsi"/>
          <w:i/>
          <w:sz w:val="22"/>
        </w:rPr>
        <w:t xml:space="preserve">Nat Chem </w:t>
      </w:r>
      <w:r w:rsidR="00E36797" w:rsidRPr="00D3121D">
        <w:rPr>
          <w:rFonts w:asciiTheme="minorHAnsi" w:hAnsiTheme="minorHAnsi" w:cstheme="minorHAnsi"/>
          <w:sz w:val="22"/>
        </w:rPr>
        <w:t>2015, 7:73-81.</w:t>
      </w:r>
    </w:p>
    <w:p w14:paraId="66C954C9" w14:textId="77777777" w:rsidR="0011725F" w:rsidRPr="004B72AF" w:rsidRDefault="0011725F" w:rsidP="0011725F">
      <w:pPr>
        <w:pStyle w:val="EndNoteBibliography"/>
        <w:spacing w:after="120"/>
        <w:rPr>
          <w:rFonts w:asciiTheme="minorHAnsi" w:hAnsiTheme="minorHAnsi"/>
          <w:i/>
          <w:color w:val="4F81BD" w:themeColor="accent1"/>
          <w:sz w:val="22"/>
        </w:rPr>
      </w:pPr>
      <w:r w:rsidRPr="004B72AF">
        <w:rPr>
          <w:rFonts w:asciiTheme="minorHAnsi" w:hAnsiTheme="minorHAnsi"/>
          <w:i/>
          <w:color w:val="4F81BD" w:themeColor="accent1"/>
          <w:sz w:val="22"/>
        </w:rPr>
        <w:t>This study exemplifies the ability of IM-MS to be used as a tool to rapidly determine the conf</w:t>
      </w:r>
      <w:r>
        <w:rPr>
          <w:rFonts w:asciiTheme="minorHAnsi" w:hAnsiTheme="minorHAnsi"/>
          <w:i/>
          <w:color w:val="4F81BD" w:themeColor="accent1"/>
          <w:sz w:val="22"/>
        </w:rPr>
        <w:t>ormation effects and mode of bi</w:t>
      </w:r>
      <w:r w:rsidRPr="004B72AF">
        <w:rPr>
          <w:rFonts w:asciiTheme="minorHAnsi" w:hAnsiTheme="minorHAnsi"/>
          <w:i/>
          <w:color w:val="4F81BD" w:themeColor="accent1"/>
          <w:sz w:val="22"/>
        </w:rPr>
        <w:t>n</w:t>
      </w:r>
      <w:r>
        <w:rPr>
          <w:rFonts w:asciiTheme="minorHAnsi" w:hAnsiTheme="minorHAnsi"/>
          <w:i/>
          <w:color w:val="4F81BD" w:themeColor="accent1"/>
          <w:sz w:val="22"/>
        </w:rPr>
        <w:t>d</w:t>
      </w:r>
      <w:r w:rsidRPr="004B72AF">
        <w:rPr>
          <w:rFonts w:asciiTheme="minorHAnsi" w:hAnsiTheme="minorHAnsi"/>
          <w:i/>
          <w:color w:val="4F81BD" w:themeColor="accent1"/>
          <w:sz w:val="22"/>
        </w:rPr>
        <w:t>ing of small molecules to amyloids, and describes a potential lead compound for disrupting pathogenic Aβ40 fibril formation.</w:t>
      </w:r>
    </w:p>
    <w:p w14:paraId="57620792"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4BC742FC"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67] Young LM, Saunders JC, Mahood RA, Revill CH, Foster RJ, Ashcroft AE, Radford SE: ESI-IMS-MS: A method for rapid analysis of protein aggregation and its inhibition by small molecules. </w:t>
      </w:r>
      <w:r w:rsidRPr="00D3121D">
        <w:rPr>
          <w:rFonts w:asciiTheme="minorHAnsi" w:hAnsiTheme="minorHAnsi" w:cstheme="minorHAnsi"/>
          <w:i/>
          <w:sz w:val="22"/>
        </w:rPr>
        <w:t xml:space="preserve">Methods </w:t>
      </w:r>
      <w:r w:rsidRPr="00D3121D">
        <w:rPr>
          <w:rFonts w:asciiTheme="minorHAnsi" w:hAnsiTheme="minorHAnsi" w:cstheme="minorHAnsi"/>
          <w:sz w:val="22"/>
        </w:rPr>
        <w:t>2016, 95:62-69.</w:t>
      </w:r>
    </w:p>
    <w:p w14:paraId="1AE60425"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68] Cole H, Porrini M, Morris R, Smith T, Kalapothakis J, Weidt S, Mackay CL, MacPhee CE, Barran PE: Early stages of insulin fibrillogenesis examined with ion mobility mass spectrometry and molecular modelling. </w:t>
      </w:r>
      <w:r w:rsidRPr="00D3121D">
        <w:rPr>
          <w:rFonts w:asciiTheme="minorHAnsi" w:hAnsiTheme="minorHAnsi" w:cstheme="minorHAnsi"/>
          <w:i/>
          <w:sz w:val="22"/>
        </w:rPr>
        <w:t xml:space="preserve">Analyst </w:t>
      </w:r>
      <w:r w:rsidRPr="00D3121D">
        <w:rPr>
          <w:rFonts w:asciiTheme="minorHAnsi" w:hAnsiTheme="minorHAnsi" w:cstheme="minorHAnsi"/>
          <w:sz w:val="22"/>
        </w:rPr>
        <w:t>2015, 140:7000-7011.</w:t>
      </w:r>
    </w:p>
    <w:p w14:paraId="327A5317"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69] Konijnenberg A, Ranica S, Narkiewicz J, Legname G, Grandori R, Sobott F, Natalello A: Opposite Structural Effects of Epigallocatechin-3-gallate and Dopamine Binding to alpha-Synuclein. </w:t>
      </w:r>
      <w:r w:rsidRPr="00D3121D">
        <w:rPr>
          <w:rFonts w:asciiTheme="minorHAnsi" w:hAnsiTheme="minorHAnsi" w:cstheme="minorHAnsi"/>
          <w:i/>
          <w:sz w:val="22"/>
        </w:rPr>
        <w:t xml:space="preserve">Anal Chem </w:t>
      </w:r>
      <w:r w:rsidRPr="00D3121D">
        <w:rPr>
          <w:rFonts w:asciiTheme="minorHAnsi" w:hAnsiTheme="minorHAnsi" w:cstheme="minorHAnsi"/>
          <w:sz w:val="22"/>
        </w:rPr>
        <w:t>2016, 88:8468-8475.</w:t>
      </w:r>
    </w:p>
    <w:p w14:paraId="5814AB83"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70] Kocis P, Tolar M, Yu J, Sinko W, Ray S, Blennow K, Fillit H, Hey JA: Elucidating the Abeta42 Anti-Aggregation Mechanism of Action of Tramiprosate in Alzheimer's Disease: Integrating Molecular Analytical Methods, Pharmacokinetic and Clinical Data. </w:t>
      </w:r>
      <w:r w:rsidRPr="00D3121D">
        <w:rPr>
          <w:rFonts w:asciiTheme="minorHAnsi" w:hAnsiTheme="minorHAnsi" w:cstheme="minorHAnsi"/>
          <w:i/>
          <w:sz w:val="22"/>
        </w:rPr>
        <w:t xml:space="preserve">CNS Drugs </w:t>
      </w:r>
      <w:r w:rsidRPr="00D3121D">
        <w:rPr>
          <w:rFonts w:asciiTheme="minorHAnsi" w:hAnsiTheme="minorHAnsi" w:cstheme="minorHAnsi"/>
          <w:sz w:val="22"/>
        </w:rPr>
        <w:t>2017, 31:495-509.</w:t>
      </w:r>
    </w:p>
    <w:p w14:paraId="3EB10A28"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71] Dunker AK, Lawson JD, Brown CJ, Williams RM, Romero P, Oh JS, Oldfield CJ, Campen AM, Ratliff CM, Hipps KW, Ausio J, Nissen MS, Reeves R, Kang C, Kissinger CR, Bailey RW, Griswold MD, Chiu W, Garner EC, Obradovic Z: Intrinsically disordered protein. </w:t>
      </w:r>
      <w:r w:rsidRPr="00D3121D">
        <w:rPr>
          <w:rFonts w:asciiTheme="minorHAnsi" w:hAnsiTheme="minorHAnsi" w:cstheme="minorHAnsi"/>
          <w:i/>
          <w:sz w:val="22"/>
        </w:rPr>
        <w:t xml:space="preserve">J Mol Graph Model </w:t>
      </w:r>
      <w:r w:rsidRPr="00D3121D">
        <w:rPr>
          <w:rFonts w:asciiTheme="minorHAnsi" w:hAnsiTheme="minorHAnsi" w:cstheme="minorHAnsi"/>
          <w:sz w:val="22"/>
        </w:rPr>
        <w:t>2001, 19:26-59.</w:t>
      </w:r>
    </w:p>
    <w:p w14:paraId="22186CA8"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72] Uversky VN, Dunker AK: Understanding protein non-folding. </w:t>
      </w:r>
      <w:r w:rsidRPr="00D3121D">
        <w:rPr>
          <w:rFonts w:asciiTheme="minorHAnsi" w:hAnsiTheme="minorHAnsi" w:cstheme="minorHAnsi"/>
          <w:i/>
          <w:sz w:val="22"/>
        </w:rPr>
        <w:t xml:space="preserve">Biochim Biophys Acta </w:t>
      </w:r>
      <w:r w:rsidRPr="00D3121D">
        <w:rPr>
          <w:rFonts w:asciiTheme="minorHAnsi" w:hAnsiTheme="minorHAnsi" w:cstheme="minorHAnsi"/>
          <w:sz w:val="22"/>
        </w:rPr>
        <w:t>2010, 1804:1231-1264.</w:t>
      </w:r>
    </w:p>
    <w:p w14:paraId="354277FA" w14:textId="4B78B958" w:rsidR="00E36797" w:rsidRDefault="0011725F" w:rsidP="00E36797">
      <w:pPr>
        <w:pStyle w:val="EndNoteBibliography"/>
        <w:spacing w:after="0"/>
        <w:ind w:left="720" w:hanging="720"/>
        <w:rPr>
          <w:rFonts w:asciiTheme="minorHAnsi" w:hAnsiTheme="minorHAnsi" w:cstheme="minorHAnsi"/>
          <w:sz w:val="22"/>
        </w:rPr>
      </w:pPr>
      <w:r w:rsidRPr="00C36782">
        <w:rPr>
          <w:rFonts w:asciiTheme="minorHAnsi" w:hAnsiTheme="minorHAnsi"/>
          <w:b/>
          <w:color w:val="000000" w:themeColor="text1"/>
          <w:sz w:val="28"/>
        </w:rPr>
        <w:t>·</w:t>
      </w:r>
      <w:r w:rsidRPr="00C36782">
        <w:rPr>
          <w:rFonts w:asciiTheme="minorHAnsi" w:hAnsiTheme="minorHAnsi"/>
          <w:sz w:val="22"/>
        </w:rPr>
        <w:t xml:space="preserve"> </w:t>
      </w:r>
      <w:r w:rsidRPr="00C36782">
        <w:rPr>
          <w:rFonts w:asciiTheme="minorHAnsi" w:hAnsiTheme="minorHAnsi"/>
          <w:b/>
          <w:color w:val="000000" w:themeColor="text1"/>
          <w:sz w:val="28"/>
        </w:rPr>
        <w:t>·</w:t>
      </w:r>
      <w:r w:rsidRPr="00D3121D">
        <w:rPr>
          <w:rFonts w:asciiTheme="minorHAnsi" w:hAnsiTheme="minorHAnsi" w:cstheme="minorHAnsi"/>
          <w:sz w:val="22"/>
        </w:rPr>
        <w:t xml:space="preserve"> </w:t>
      </w:r>
      <w:r w:rsidR="00E36797" w:rsidRPr="00D3121D">
        <w:rPr>
          <w:rFonts w:asciiTheme="minorHAnsi" w:hAnsiTheme="minorHAnsi" w:cstheme="minorHAnsi"/>
          <w:sz w:val="22"/>
        </w:rPr>
        <w:t xml:space="preserve">[73] Dickinson ER, Jurneczko E, Nicholson J, Hupp TR, Zawacka-Pankau J, Selivanova G, Barran PE: The use of ion mobility mass spectrometry to probe modulation of the structure of p53 and of MDM2 by small molecule inhibitors. </w:t>
      </w:r>
      <w:r w:rsidR="00E36797" w:rsidRPr="00D3121D">
        <w:rPr>
          <w:rFonts w:asciiTheme="minorHAnsi" w:hAnsiTheme="minorHAnsi" w:cstheme="minorHAnsi"/>
          <w:i/>
          <w:sz w:val="22"/>
        </w:rPr>
        <w:t xml:space="preserve">Front Mol Biosci </w:t>
      </w:r>
      <w:r w:rsidR="00E36797" w:rsidRPr="00D3121D">
        <w:rPr>
          <w:rFonts w:asciiTheme="minorHAnsi" w:hAnsiTheme="minorHAnsi" w:cstheme="minorHAnsi"/>
          <w:sz w:val="22"/>
        </w:rPr>
        <w:t>2015, 2:39.</w:t>
      </w:r>
    </w:p>
    <w:p w14:paraId="37B5A36F" w14:textId="77777777" w:rsidR="0011725F" w:rsidRPr="00F008AB" w:rsidRDefault="0011725F" w:rsidP="0011725F">
      <w:pPr>
        <w:pStyle w:val="EndNoteBibliography"/>
        <w:spacing w:after="60"/>
        <w:rPr>
          <w:rFonts w:asciiTheme="minorHAnsi" w:hAnsiTheme="minorHAnsi"/>
          <w:i/>
          <w:color w:val="4F81BD" w:themeColor="accent1"/>
          <w:sz w:val="22"/>
        </w:rPr>
      </w:pPr>
      <w:r w:rsidRPr="00F008AB">
        <w:rPr>
          <w:rFonts w:asciiTheme="minorHAnsi" w:hAnsiTheme="minorHAnsi"/>
          <w:i/>
          <w:color w:val="4F81BD" w:themeColor="accent1"/>
          <w:sz w:val="22"/>
        </w:rPr>
        <w:t xml:space="preserve">Highlights how IM-MS can be used to investigate ligand binding to intrisincally disordered proteins. Demonstrates conformer specific small molecule binding and stabilisation of protein structure. </w:t>
      </w:r>
    </w:p>
    <w:p w14:paraId="05480A09"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34545B5F"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74] Lane DP: Cancer. p53, guardian of the genome. </w:t>
      </w:r>
      <w:r w:rsidRPr="00D3121D">
        <w:rPr>
          <w:rFonts w:asciiTheme="minorHAnsi" w:hAnsiTheme="minorHAnsi" w:cstheme="minorHAnsi"/>
          <w:i/>
          <w:sz w:val="22"/>
        </w:rPr>
        <w:t xml:space="preserve">Nature </w:t>
      </w:r>
      <w:r w:rsidRPr="00D3121D">
        <w:rPr>
          <w:rFonts w:asciiTheme="minorHAnsi" w:hAnsiTheme="minorHAnsi" w:cstheme="minorHAnsi"/>
          <w:sz w:val="22"/>
        </w:rPr>
        <w:t>1992, 358:15-16.</w:t>
      </w:r>
    </w:p>
    <w:p w14:paraId="3821C797"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75] Wu X, Bayle JH, Olson D, Levine AJ: The p53-mdm-2 autoregulatory feedback loop. </w:t>
      </w:r>
      <w:r w:rsidRPr="00D3121D">
        <w:rPr>
          <w:rFonts w:asciiTheme="minorHAnsi" w:hAnsiTheme="minorHAnsi" w:cstheme="minorHAnsi"/>
          <w:i/>
          <w:sz w:val="22"/>
        </w:rPr>
        <w:t xml:space="preserve">Genes Dev </w:t>
      </w:r>
      <w:r w:rsidRPr="00D3121D">
        <w:rPr>
          <w:rFonts w:asciiTheme="minorHAnsi" w:hAnsiTheme="minorHAnsi" w:cstheme="minorHAnsi"/>
          <w:sz w:val="22"/>
        </w:rPr>
        <w:t>1993, 7:1126-1132.</w:t>
      </w:r>
    </w:p>
    <w:p w14:paraId="41365F6B"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76] Wang S, Zhao Y, Aguilar A, Bernard D, Yang CY: Targeting the MDM2-p53 Protein-Protein Interaction for New Cancer Therapy: Progress and Challenges. </w:t>
      </w:r>
      <w:r w:rsidRPr="00D3121D">
        <w:rPr>
          <w:rFonts w:asciiTheme="minorHAnsi" w:hAnsiTheme="minorHAnsi" w:cstheme="minorHAnsi"/>
          <w:i/>
          <w:sz w:val="22"/>
        </w:rPr>
        <w:t xml:space="preserve">Cold Spring Harb Perspect Med </w:t>
      </w:r>
      <w:r w:rsidRPr="00D3121D">
        <w:rPr>
          <w:rFonts w:asciiTheme="minorHAnsi" w:hAnsiTheme="minorHAnsi" w:cstheme="minorHAnsi"/>
          <w:sz w:val="22"/>
        </w:rPr>
        <w:t>2017, 7.</w:t>
      </w:r>
    </w:p>
    <w:p w14:paraId="4D49ED23"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77] Nagar B, Bornmann WG, Pellicena P, Schindler T, Veach DR, Miller WT, Clarkson B, Kuriyan J: Crystal structures of the kinase domain of c-Abl in complex with the small molecule inhibitors PD173955 and imatinib (STI-571). </w:t>
      </w:r>
      <w:r w:rsidRPr="00D3121D">
        <w:rPr>
          <w:rFonts w:asciiTheme="minorHAnsi" w:hAnsiTheme="minorHAnsi" w:cstheme="minorHAnsi"/>
          <w:i/>
          <w:sz w:val="22"/>
        </w:rPr>
        <w:t xml:space="preserve">Cancer Res </w:t>
      </w:r>
      <w:r w:rsidRPr="00D3121D">
        <w:rPr>
          <w:rFonts w:asciiTheme="minorHAnsi" w:hAnsiTheme="minorHAnsi" w:cstheme="minorHAnsi"/>
          <w:sz w:val="22"/>
        </w:rPr>
        <w:t>2002, 62:4236-4243.</w:t>
      </w:r>
    </w:p>
    <w:p w14:paraId="36D2E00D"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78] Byrne DP, Foulkes DM, Eyers PA: Pseudokinases: update on their functions and evaluation as new drug targets. </w:t>
      </w:r>
      <w:r w:rsidRPr="00D3121D">
        <w:rPr>
          <w:rFonts w:asciiTheme="minorHAnsi" w:hAnsiTheme="minorHAnsi" w:cstheme="minorHAnsi"/>
          <w:i/>
          <w:sz w:val="22"/>
        </w:rPr>
        <w:t xml:space="preserve">Future Med Chem </w:t>
      </w:r>
      <w:r w:rsidRPr="00D3121D">
        <w:rPr>
          <w:rFonts w:asciiTheme="minorHAnsi" w:hAnsiTheme="minorHAnsi" w:cstheme="minorHAnsi"/>
          <w:sz w:val="22"/>
        </w:rPr>
        <w:t>2017, 9:245-265.</w:t>
      </w:r>
    </w:p>
    <w:p w14:paraId="56604757"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lastRenderedPageBreak/>
        <w:t xml:space="preserve">[79] Leroux AE, Schulze JO, Biondi RM: AGC kinases, mechanisms of regulation and innovative drug development. </w:t>
      </w:r>
      <w:r w:rsidRPr="00D3121D">
        <w:rPr>
          <w:rFonts w:asciiTheme="minorHAnsi" w:hAnsiTheme="minorHAnsi" w:cstheme="minorHAnsi"/>
          <w:i/>
          <w:sz w:val="22"/>
        </w:rPr>
        <w:t xml:space="preserve">Semin Cancer Biol </w:t>
      </w:r>
      <w:r w:rsidRPr="00D3121D">
        <w:rPr>
          <w:rFonts w:asciiTheme="minorHAnsi" w:hAnsiTheme="minorHAnsi" w:cstheme="minorHAnsi"/>
          <w:sz w:val="22"/>
        </w:rPr>
        <w:t>2017.</w:t>
      </w:r>
    </w:p>
    <w:p w14:paraId="0EACE64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80] Mohanty S, Oruganty K, Kwon A, Byrne DP, Ferries S, Ruan Z, Hanold LE, Katiyar S, Kennedy EJ, Eyers PA, Kannan N: Hydrophobic Core Variations Provide a Structural Framework for Tyrosine Kinase Evolution and Functional Specialization. </w:t>
      </w:r>
      <w:r w:rsidRPr="00D3121D">
        <w:rPr>
          <w:rFonts w:asciiTheme="minorHAnsi" w:hAnsiTheme="minorHAnsi" w:cstheme="minorHAnsi"/>
          <w:i/>
          <w:sz w:val="22"/>
        </w:rPr>
        <w:t xml:space="preserve">PLoS Genet </w:t>
      </w:r>
      <w:r w:rsidRPr="00D3121D">
        <w:rPr>
          <w:rFonts w:asciiTheme="minorHAnsi" w:hAnsiTheme="minorHAnsi" w:cstheme="minorHAnsi"/>
          <w:sz w:val="22"/>
        </w:rPr>
        <w:t>2016, 12:e1005885.</w:t>
      </w:r>
    </w:p>
    <w:p w14:paraId="302B5B48"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81] Badireddy S, Yunfeng G, Ritchie M, Akamine P, Wu J, Kim CW, Taylor SS, Qingsong L, Swaminathan K, Anand GS: Cyclic AMP analog blocks kinase activation by stabilizing inactive conformation: conformational selection highlights a new concept in allosteric inhibitor design. </w:t>
      </w:r>
      <w:r w:rsidRPr="00D3121D">
        <w:rPr>
          <w:rFonts w:asciiTheme="minorHAnsi" w:hAnsiTheme="minorHAnsi" w:cstheme="minorHAnsi"/>
          <w:i/>
          <w:sz w:val="22"/>
        </w:rPr>
        <w:t xml:space="preserve">Mol Cell Proteomics </w:t>
      </w:r>
      <w:r w:rsidRPr="00D3121D">
        <w:rPr>
          <w:rFonts w:asciiTheme="minorHAnsi" w:hAnsiTheme="minorHAnsi" w:cstheme="minorHAnsi"/>
          <w:sz w:val="22"/>
        </w:rPr>
        <w:t>2011, 10:M110 004390.</w:t>
      </w:r>
    </w:p>
    <w:p w14:paraId="7BE708AC"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82] Smith FD, Esseltine JL, Nygren PJ, Veesler D, Byrne DP, Vonderach M, Strashnov I, Eyers CE, Eyers PA, Langeberg LK, Scott JD: Local protein kinase A action proceeds through intact holoenzymes. </w:t>
      </w:r>
      <w:r w:rsidRPr="00D3121D">
        <w:rPr>
          <w:rFonts w:asciiTheme="minorHAnsi" w:hAnsiTheme="minorHAnsi" w:cstheme="minorHAnsi"/>
          <w:i/>
          <w:sz w:val="22"/>
        </w:rPr>
        <w:t xml:space="preserve">Science </w:t>
      </w:r>
      <w:r w:rsidRPr="00D3121D">
        <w:rPr>
          <w:rFonts w:asciiTheme="minorHAnsi" w:hAnsiTheme="minorHAnsi" w:cstheme="minorHAnsi"/>
          <w:sz w:val="22"/>
        </w:rPr>
        <w:t>2017, 356:1288-1293.</w:t>
      </w:r>
    </w:p>
    <w:p w14:paraId="264940BA" w14:textId="45764E59" w:rsidR="00E36797" w:rsidRDefault="0011725F" w:rsidP="00E36797">
      <w:pPr>
        <w:pStyle w:val="EndNoteBibliography"/>
        <w:spacing w:after="0"/>
        <w:ind w:left="720" w:hanging="720"/>
        <w:rPr>
          <w:rFonts w:asciiTheme="minorHAnsi" w:hAnsiTheme="minorHAnsi" w:cstheme="minorHAnsi"/>
          <w:sz w:val="22"/>
        </w:rPr>
      </w:pPr>
      <w:r w:rsidRPr="00C36782">
        <w:rPr>
          <w:rFonts w:asciiTheme="minorHAnsi" w:hAnsiTheme="minorHAnsi"/>
          <w:b/>
          <w:color w:val="000000" w:themeColor="text1"/>
          <w:sz w:val="28"/>
        </w:rPr>
        <w:t>·</w:t>
      </w:r>
      <w:r w:rsidRPr="00C36782">
        <w:rPr>
          <w:rFonts w:asciiTheme="minorHAnsi" w:hAnsiTheme="minorHAnsi"/>
          <w:sz w:val="22"/>
        </w:rPr>
        <w:t xml:space="preserve"> </w:t>
      </w:r>
      <w:r w:rsidRPr="00C36782">
        <w:rPr>
          <w:rFonts w:asciiTheme="minorHAnsi" w:hAnsiTheme="minorHAnsi"/>
          <w:b/>
          <w:color w:val="000000" w:themeColor="text1"/>
          <w:sz w:val="28"/>
        </w:rPr>
        <w:t>·</w:t>
      </w:r>
      <w:r w:rsidRPr="00C36782">
        <w:rPr>
          <w:rFonts w:asciiTheme="minorHAnsi" w:hAnsiTheme="minorHAnsi"/>
          <w:sz w:val="22"/>
        </w:rPr>
        <w:t xml:space="preserve"> </w:t>
      </w:r>
      <w:r w:rsidR="00E36797" w:rsidRPr="00D3121D">
        <w:rPr>
          <w:rFonts w:asciiTheme="minorHAnsi" w:hAnsiTheme="minorHAnsi" w:cstheme="minorHAnsi"/>
          <w:sz w:val="22"/>
        </w:rPr>
        <w:t xml:space="preserve">[83] Byrne DP, Vonderach M, Ferries S, Brownridge PJ, Eyers CE, Eyers PA: cAMP-dependent protein kinase (PKA) complexes probed by complementary differential scanning fluorimetry and ion mobility-mass spectrometry. </w:t>
      </w:r>
      <w:r w:rsidR="00E36797" w:rsidRPr="00D3121D">
        <w:rPr>
          <w:rFonts w:asciiTheme="minorHAnsi" w:hAnsiTheme="minorHAnsi" w:cstheme="minorHAnsi"/>
          <w:i/>
          <w:sz w:val="22"/>
        </w:rPr>
        <w:t xml:space="preserve">Biochem J </w:t>
      </w:r>
      <w:r w:rsidR="00E36797" w:rsidRPr="00D3121D">
        <w:rPr>
          <w:rFonts w:asciiTheme="minorHAnsi" w:hAnsiTheme="minorHAnsi" w:cstheme="minorHAnsi"/>
          <w:sz w:val="22"/>
        </w:rPr>
        <w:t>2016, 473:3159-3175.</w:t>
      </w:r>
    </w:p>
    <w:p w14:paraId="6D6388F4" w14:textId="1E89F1A7" w:rsidR="0011725F" w:rsidRDefault="0011725F" w:rsidP="00E36797">
      <w:pPr>
        <w:pStyle w:val="EndNoteBibliography"/>
        <w:spacing w:after="0"/>
        <w:ind w:left="720" w:hanging="720"/>
        <w:rPr>
          <w:rFonts w:asciiTheme="minorHAnsi" w:hAnsiTheme="minorHAnsi"/>
          <w:i/>
          <w:color w:val="4F81BD" w:themeColor="accent1"/>
          <w:sz w:val="22"/>
        </w:rPr>
      </w:pPr>
      <w:r w:rsidRPr="008559CC">
        <w:rPr>
          <w:rFonts w:asciiTheme="minorHAnsi" w:hAnsiTheme="minorHAnsi"/>
          <w:i/>
          <w:color w:val="4F81BD" w:themeColor="accent1"/>
          <w:sz w:val="22"/>
        </w:rPr>
        <w:t xml:space="preserve">By using IM-MS the authors were able to demonstrate </w:t>
      </w:r>
      <w:r w:rsidRPr="008559CC">
        <w:rPr>
          <w:rFonts w:asciiTheme="minorHAnsi" w:hAnsiTheme="minorHAnsi" w:cs="Segoe UI"/>
          <w:i/>
          <w:color w:val="4F81BD" w:themeColor="accent1"/>
          <w:sz w:val="22"/>
        </w:rPr>
        <w:t xml:space="preserve">dynamic, conformationally distinct populations of the PKA catalytic subunit with distinct structural stability and susceptibility to both the </w:t>
      </w:r>
      <w:r w:rsidRPr="008559CC">
        <w:rPr>
          <w:rFonts w:asciiTheme="minorHAnsi" w:hAnsiTheme="minorHAnsi"/>
          <w:i/>
          <w:color w:val="4F81BD" w:themeColor="accent1"/>
          <w:sz w:val="22"/>
        </w:rPr>
        <w:t>inhibitor protein PKI and small molecule drugs.</w:t>
      </w:r>
    </w:p>
    <w:p w14:paraId="2D0854A2"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1AB393E8"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84] Wojnowska M, Yan J, Sivalingam GN, Cryar A, Gor J, Thalassinos K, Djordjevic S: Autophosphorylation activity of a soluble hexameric histidine kinase correlates with the shift in protein conformational equilibrium. </w:t>
      </w:r>
      <w:r w:rsidRPr="00D3121D">
        <w:rPr>
          <w:rFonts w:asciiTheme="minorHAnsi" w:hAnsiTheme="minorHAnsi" w:cstheme="minorHAnsi"/>
          <w:i/>
          <w:sz w:val="22"/>
        </w:rPr>
        <w:t xml:space="preserve">Chem Biol </w:t>
      </w:r>
      <w:r w:rsidRPr="00D3121D">
        <w:rPr>
          <w:rFonts w:asciiTheme="minorHAnsi" w:hAnsiTheme="minorHAnsi" w:cstheme="minorHAnsi"/>
          <w:sz w:val="22"/>
        </w:rPr>
        <w:t>2013, 20:1411-1420.</w:t>
      </w:r>
    </w:p>
    <w:p w14:paraId="05D58932" w14:textId="6012EBD2" w:rsidR="00E36797" w:rsidRDefault="0011725F" w:rsidP="00E36797">
      <w:pPr>
        <w:pStyle w:val="EndNoteBibliography"/>
        <w:spacing w:after="0"/>
        <w:ind w:left="720" w:hanging="720"/>
        <w:rPr>
          <w:rFonts w:asciiTheme="minorHAnsi" w:hAnsiTheme="minorHAnsi" w:cstheme="minorHAnsi"/>
          <w:sz w:val="22"/>
        </w:rPr>
      </w:pPr>
      <w:r w:rsidRPr="00C36782">
        <w:rPr>
          <w:rFonts w:asciiTheme="minorHAnsi" w:hAnsiTheme="minorHAnsi"/>
          <w:b/>
          <w:color w:val="000000" w:themeColor="text1"/>
          <w:sz w:val="28"/>
        </w:rPr>
        <w:t>·</w:t>
      </w:r>
      <w:r w:rsidRPr="00C36782">
        <w:rPr>
          <w:rFonts w:asciiTheme="minorHAnsi" w:hAnsiTheme="minorHAnsi"/>
          <w:sz w:val="22"/>
        </w:rPr>
        <w:t xml:space="preserve"> </w:t>
      </w:r>
      <w:r w:rsidRPr="00C36782">
        <w:rPr>
          <w:rFonts w:asciiTheme="minorHAnsi" w:hAnsiTheme="minorHAnsi"/>
          <w:b/>
          <w:color w:val="000000" w:themeColor="text1"/>
          <w:sz w:val="28"/>
        </w:rPr>
        <w:t>·</w:t>
      </w:r>
      <w:r w:rsidRPr="00C36782">
        <w:rPr>
          <w:rFonts w:asciiTheme="minorHAnsi" w:hAnsiTheme="minorHAnsi"/>
          <w:sz w:val="22"/>
        </w:rPr>
        <w:t xml:space="preserve"> </w:t>
      </w:r>
      <w:r w:rsidR="00E36797" w:rsidRPr="00D3121D">
        <w:rPr>
          <w:rFonts w:asciiTheme="minorHAnsi" w:hAnsiTheme="minorHAnsi" w:cstheme="minorHAnsi"/>
          <w:sz w:val="22"/>
        </w:rPr>
        <w:t xml:space="preserve">[85] Rabuck JN, Hyung SJ, Ko KS, Fox CC, Soellner MB, Ruotolo BT: Activation state-selective kinase inhibitor assay based on ion mobility-mass spectrometry. </w:t>
      </w:r>
      <w:r w:rsidR="00E36797" w:rsidRPr="00D3121D">
        <w:rPr>
          <w:rFonts w:asciiTheme="minorHAnsi" w:hAnsiTheme="minorHAnsi" w:cstheme="minorHAnsi"/>
          <w:i/>
          <w:sz w:val="22"/>
        </w:rPr>
        <w:t xml:space="preserve">Anal Chem </w:t>
      </w:r>
      <w:r w:rsidR="00E36797" w:rsidRPr="00D3121D">
        <w:rPr>
          <w:rFonts w:asciiTheme="minorHAnsi" w:hAnsiTheme="minorHAnsi" w:cstheme="minorHAnsi"/>
          <w:sz w:val="22"/>
        </w:rPr>
        <w:t>2013, 85:6995-7002.</w:t>
      </w:r>
    </w:p>
    <w:p w14:paraId="60180499" w14:textId="77777777" w:rsidR="0011725F" w:rsidRPr="000B06CD" w:rsidRDefault="0011725F" w:rsidP="0011725F">
      <w:pPr>
        <w:pStyle w:val="EndNoteBibliography"/>
        <w:spacing w:after="120"/>
        <w:rPr>
          <w:rFonts w:asciiTheme="minorHAnsi" w:hAnsiTheme="minorHAnsi"/>
          <w:i/>
          <w:color w:val="4F81BD" w:themeColor="accent1"/>
          <w:sz w:val="22"/>
        </w:rPr>
      </w:pPr>
      <w:r w:rsidRPr="000B06CD">
        <w:rPr>
          <w:rFonts w:asciiTheme="minorHAnsi" w:hAnsiTheme="minorHAnsi"/>
          <w:i/>
          <w:color w:val="4F81BD" w:themeColor="accent1"/>
          <w:sz w:val="22"/>
        </w:rPr>
        <w:t xml:space="preserve">This study demonstrates the power of IM-MS for screening small molecule kinase inhibitors and defining the mode of binding as </w:t>
      </w:r>
      <w:r>
        <w:rPr>
          <w:rFonts w:asciiTheme="minorHAnsi" w:hAnsiTheme="minorHAnsi"/>
          <w:i/>
          <w:color w:val="4F81BD" w:themeColor="accent1"/>
          <w:sz w:val="22"/>
        </w:rPr>
        <w:t xml:space="preserve">either </w:t>
      </w:r>
      <w:r w:rsidRPr="000B06CD">
        <w:rPr>
          <w:rFonts w:asciiTheme="minorHAnsi" w:hAnsiTheme="minorHAnsi"/>
          <w:i/>
          <w:color w:val="4F81BD" w:themeColor="accent1"/>
          <w:sz w:val="22"/>
        </w:rPr>
        <w:t xml:space="preserve">direct or allosteric, independent of catalytic activity. </w:t>
      </w:r>
    </w:p>
    <w:p w14:paraId="484026A9"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62ED9EFB"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86] Murphy JM, Mace PD, Eyers PA: Live and let die: insights into pseudoenzyme mechanisms from structure. </w:t>
      </w:r>
      <w:r w:rsidRPr="00D3121D">
        <w:rPr>
          <w:rFonts w:asciiTheme="minorHAnsi" w:hAnsiTheme="minorHAnsi" w:cstheme="minorHAnsi"/>
          <w:i/>
          <w:sz w:val="22"/>
        </w:rPr>
        <w:t xml:space="preserve">Curr Opin Struct Biol </w:t>
      </w:r>
      <w:r w:rsidRPr="00D3121D">
        <w:rPr>
          <w:rFonts w:asciiTheme="minorHAnsi" w:hAnsiTheme="minorHAnsi" w:cstheme="minorHAnsi"/>
          <w:sz w:val="22"/>
        </w:rPr>
        <w:t>2017, 47:95-104.</w:t>
      </w:r>
    </w:p>
    <w:p w14:paraId="6097D3A8"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87] Milani M, Byrne DP, Greaves G, Butterworth M, Cohen GM, Eyers PA, Varadarajan S: DRP-1 is required for BH3 mimetic-mediated mitochondrial fragmentation and apoptosis. </w:t>
      </w:r>
      <w:r w:rsidRPr="00D3121D">
        <w:rPr>
          <w:rFonts w:asciiTheme="minorHAnsi" w:hAnsiTheme="minorHAnsi" w:cstheme="minorHAnsi"/>
          <w:i/>
          <w:sz w:val="22"/>
        </w:rPr>
        <w:t xml:space="preserve">Cell Death Dis </w:t>
      </w:r>
      <w:r w:rsidRPr="00D3121D">
        <w:rPr>
          <w:rFonts w:asciiTheme="minorHAnsi" w:hAnsiTheme="minorHAnsi" w:cstheme="minorHAnsi"/>
          <w:sz w:val="22"/>
        </w:rPr>
        <w:t>2017, 8:e2552.</w:t>
      </w:r>
    </w:p>
    <w:p w14:paraId="3F7EFC1E"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88] Bailey FP, Byrne DP, Oruganty K, Eyers CE, Novotny CJ, Shokat KM, Kannan N, Eyers PA: The Tribbles 2 (TRB2) pseudokinase binds to ATP and autophosphorylates in a metal-independent manner. </w:t>
      </w:r>
      <w:r w:rsidRPr="00D3121D">
        <w:rPr>
          <w:rFonts w:asciiTheme="minorHAnsi" w:hAnsiTheme="minorHAnsi" w:cstheme="minorHAnsi"/>
          <w:i/>
          <w:sz w:val="22"/>
        </w:rPr>
        <w:t xml:space="preserve">Biochem J </w:t>
      </w:r>
      <w:r w:rsidRPr="00D3121D">
        <w:rPr>
          <w:rFonts w:asciiTheme="minorHAnsi" w:hAnsiTheme="minorHAnsi" w:cstheme="minorHAnsi"/>
          <w:sz w:val="22"/>
        </w:rPr>
        <w:t>2015, 467:47-62.</w:t>
      </w:r>
    </w:p>
    <w:p w14:paraId="4F8A2BE6"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89] Bailey FP, Byrne DP, McSkimming D, Kannan N, Eyers PA: Going for broke: targeting the human cancer pseudokinome. </w:t>
      </w:r>
      <w:r w:rsidRPr="00D3121D">
        <w:rPr>
          <w:rFonts w:asciiTheme="minorHAnsi" w:hAnsiTheme="minorHAnsi" w:cstheme="minorHAnsi"/>
          <w:i/>
          <w:sz w:val="22"/>
        </w:rPr>
        <w:t xml:space="preserve">Biochem J </w:t>
      </w:r>
      <w:r w:rsidRPr="00D3121D">
        <w:rPr>
          <w:rFonts w:asciiTheme="minorHAnsi" w:hAnsiTheme="minorHAnsi" w:cstheme="minorHAnsi"/>
          <w:sz w:val="22"/>
        </w:rPr>
        <w:t>2015, 465:195-211.</w:t>
      </w:r>
    </w:p>
    <w:p w14:paraId="464E6C43"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90] Murphy JM, Zhang Q, Young SN, Reese ML, Bailey FP, Eyers PA, Ungureanu D, Hammaren H, Silvennoinen O, Varghese LN, Chen K, Tripaydonis A, Jura N, Fukuda K, Qin J, Nimchuk Z, Mudgett MB, Elowe S, Gee CL, Liu L, Daly RJ, Manning G, Babon JJ, Lucet IS: A robust methodology to subclassify pseudokinases based on their nucleotide-binding properties. </w:t>
      </w:r>
      <w:r w:rsidRPr="00D3121D">
        <w:rPr>
          <w:rFonts w:asciiTheme="minorHAnsi" w:hAnsiTheme="minorHAnsi" w:cstheme="minorHAnsi"/>
          <w:i/>
          <w:sz w:val="22"/>
        </w:rPr>
        <w:t xml:space="preserve">Biochem J </w:t>
      </w:r>
      <w:r w:rsidRPr="00D3121D">
        <w:rPr>
          <w:rFonts w:asciiTheme="minorHAnsi" w:hAnsiTheme="minorHAnsi" w:cstheme="minorHAnsi"/>
          <w:sz w:val="22"/>
        </w:rPr>
        <w:t>2014, 457:323-334.</w:t>
      </w:r>
    </w:p>
    <w:p w14:paraId="4990E1C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91] Glaskin RS, Valentine SJ, Clemmer DE: A scanning frequency mode for ion cyclotron mobility spectrometry. </w:t>
      </w:r>
      <w:r w:rsidRPr="00D3121D">
        <w:rPr>
          <w:rFonts w:asciiTheme="minorHAnsi" w:hAnsiTheme="minorHAnsi" w:cstheme="minorHAnsi"/>
          <w:i/>
          <w:sz w:val="22"/>
        </w:rPr>
        <w:t xml:space="preserve">Anal Chem </w:t>
      </w:r>
      <w:r w:rsidRPr="00D3121D">
        <w:rPr>
          <w:rFonts w:asciiTheme="minorHAnsi" w:hAnsiTheme="minorHAnsi" w:cstheme="minorHAnsi"/>
          <w:sz w:val="22"/>
        </w:rPr>
        <w:t>2010, 82:8266-8271.</w:t>
      </w:r>
    </w:p>
    <w:p w14:paraId="481732AB"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92] Glaskin RS, Ewing MA, Clemmer DE: Ion trapping for ion mobility spectrometry measurements in a cyclical drift tube. </w:t>
      </w:r>
      <w:r w:rsidRPr="00D3121D">
        <w:rPr>
          <w:rFonts w:asciiTheme="minorHAnsi" w:hAnsiTheme="minorHAnsi" w:cstheme="minorHAnsi"/>
          <w:i/>
          <w:sz w:val="22"/>
        </w:rPr>
        <w:t xml:space="preserve">Anal Chem </w:t>
      </w:r>
      <w:r w:rsidRPr="00D3121D">
        <w:rPr>
          <w:rFonts w:asciiTheme="minorHAnsi" w:hAnsiTheme="minorHAnsi" w:cstheme="minorHAnsi"/>
          <w:sz w:val="22"/>
        </w:rPr>
        <w:t>2013, 85:7003-7008.</w:t>
      </w:r>
    </w:p>
    <w:p w14:paraId="793F48B7" w14:textId="3CED92D3" w:rsidR="00E36797" w:rsidRDefault="0011725F" w:rsidP="00E36797">
      <w:pPr>
        <w:pStyle w:val="EndNoteBibliography"/>
        <w:spacing w:after="0"/>
        <w:ind w:left="720" w:hanging="720"/>
        <w:rPr>
          <w:rFonts w:asciiTheme="minorHAnsi" w:hAnsiTheme="minorHAnsi" w:cstheme="minorHAnsi"/>
          <w:sz w:val="22"/>
        </w:rPr>
      </w:pPr>
      <w:r w:rsidRPr="00C36782">
        <w:rPr>
          <w:rFonts w:asciiTheme="minorHAnsi" w:hAnsiTheme="minorHAnsi"/>
          <w:b/>
          <w:color w:val="000000" w:themeColor="text1"/>
          <w:sz w:val="28"/>
        </w:rPr>
        <w:t>·</w:t>
      </w:r>
      <w:r w:rsidRPr="00C36782">
        <w:rPr>
          <w:rFonts w:asciiTheme="minorHAnsi" w:hAnsiTheme="minorHAnsi"/>
          <w:sz w:val="22"/>
        </w:rPr>
        <w:t xml:space="preserve"> </w:t>
      </w:r>
      <w:r w:rsidR="00E36797" w:rsidRPr="00D3121D">
        <w:rPr>
          <w:rFonts w:asciiTheme="minorHAnsi" w:hAnsiTheme="minorHAnsi" w:cstheme="minorHAnsi"/>
          <w:sz w:val="22"/>
        </w:rPr>
        <w:t xml:space="preserve">[93] Haler JRN, Far J, Aqil A, Claereboudt J, Tomczyk N, Giles K, Jerome C, De Pauw E: Multiple Gas-Phase Conformations of a Synthetic Linear Poly(acrylamide) Polymer Observed Using Ion Mobility-Mass Spectrometry. </w:t>
      </w:r>
      <w:r w:rsidR="00E36797" w:rsidRPr="00D3121D">
        <w:rPr>
          <w:rFonts w:asciiTheme="minorHAnsi" w:hAnsiTheme="minorHAnsi" w:cstheme="minorHAnsi"/>
          <w:i/>
          <w:sz w:val="22"/>
        </w:rPr>
        <w:t xml:space="preserve">J Am Soc Mass Spectrom </w:t>
      </w:r>
      <w:r w:rsidR="00E36797" w:rsidRPr="00D3121D">
        <w:rPr>
          <w:rFonts w:asciiTheme="minorHAnsi" w:hAnsiTheme="minorHAnsi" w:cstheme="minorHAnsi"/>
          <w:sz w:val="22"/>
        </w:rPr>
        <w:t>2017.</w:t>
      </w:r>
    </w:p>
    <w:p w14:paraId="7ED074F1" w14:textId="77777777" w:rsidR="0011725F" w:rsidRPr="000B06CD" w:rsidRDefault="0011725F" w:rsidP="0011725F">
      <w:pPr>
        <w:pStyle w:val="EndNoteBibliography"/>
        <w:spacing w:after="120"/>
        <w:rPr>
          <w:rFonts w:asciiTheme="minorHAnsi" w:hAnsiTheme="minorHAnsi"/>
          <w:i/>
          <w:sz w:val="22"/>
        </w:rPr>
      </w:pPr>
      <w:r w:rsidRPr="000B06CD">
        <w:rPr>
          <w:rFonts w:asciiTheme="minorHAnsi" w:hAnsiTheme="minorHAnsi"/>
          <w:i/>
          <w:color w:val="4F81BD" w:themeColor="accent1"/>
          <w:sz w:val="22"/>
        </w:rPr>
        <w:lastRenderedPageBreak/>
        <w:t>Demonstration of a prototype commercial high resolution multi-pass cyclic travelling-wave ion mobility</w:t>
      </w:r>
      <w:r>
        <w:rPr>
          <w:rFonts w:asciiTheme="minorHAnsi" w:hAnsiTheme="minorHAnsi"/>
          <w:i/>
          <w:color w:val="4F81BD" w:themeColor="accent1"/>
          <w:sz w:val="22"/>
        </w:rPr>
        <w:t xml:space="preserve"> MS instrument</w:t>
      </w:r>
      <w:r w:rsidRPr="000B06CD">
        <w:rPr>
          <w:rFonts w:asciiTheme="minorHAnsi" w:hAnsiTheme="minorHAnsi"/>
          <w:i/>
          <w:color w:val="4F81BD" w:themeColor="accent1"/>
          <w:sz w:val="22"/>
        </w:rPr>
        <w:t>.</w:t>
      </w:r>
      <w:r>
        <w:rPr>
          <w:rFonts w:asciiTheme="minorHAnsi" w:hAnsiTheme="minorHAnsi"/>
          <w:i/>
          <w:sz w:val="22"/>
        </w:rPr>
        <w:t xml:space="preserve"> </w:t>
      </w:r>
    </w:p>
    <w:p w14:paraId="0156ED0B" w14:textId="77777777" w:rsidR="0011725F" w:rsidRPr="00D3121D" w:rsidRDefault="0011725F" w:rsidP="00E36797">
      <w:pPr>
        <w:pStyle w:val="EndNoteBibliography"/>
        <w:spacing w:after="0"/>
        <w:ind w:left="720" w:hanging="720"/>
        <w:rPr>
          <w:rFonts w:asciiTheme="minorHAnsi" w:hAnsiTheme="minorHAnsi" w:cstheme="minorHAnsi"/>
          <w:sz w:val="22"/>
        </w:rPr>
      </w:pPr>
    </w:p>
    <w:p w14:paraId="2B20B8AA"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94] Wang W, Kitova EN, Klassen JS: Nonspecific protein-carbohydrate complexes produced by nanoelectrospray ionization. Factors influencing their formation and stability. </w:t>
      </w:r>
      <w:r w:rsidRPr="00D3121D">
        <w:rPr>
          <w:rFonts w:asciiTheme="minorHAnsi" w:hAnsiTheme="minorHAnsi" w:cstheme="minorHAnsi"/>
          <w:i/>
          <w:sz w:val="22"/>
        </w:rPr>
        <w:t xml:space="preserve">Anal Chem </w:t>
      </w:r>
      <w:r w:rsidRPr="00D3121D">
        <w:rPr>
          <w:rFonts w:asciiTheme="minorHAnsi" w:hAnsiTheme="minorHAnsi" w:cstheme="minorHAnsi"/>
          <w:sz w:val="22"/>
        </w:rPr>
        <w:t>2005, 77:3060-3071.</w:t>
      </w:r>
    </w:p>
    <w:p w14:paraId="31B590E5"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95] Guan S, Trnka MJ, Bushnell DA, Robinson PJ, Gestwicki JE, Burlingame AL: Deconvolution method for specific and nonspecific binding of ligand to multiprotein complex by native mass spectrometry. </w:t>
      </w:r>
      <w:r w:rsidRPr="00D3121D">
        <w:rPr>
          <w:rFonts w:asciiTheme="minorHAnsi" w:hAnsiTheme="minorHAnsi" w:cstheme="minorHAnsi"/>
          <w:i/>
          <w:sz w:val="22"/>
        </w:rPr>
        <w:t xml:space="preserve">Anal Chem </w:t>
      </w:r>
      <w:r w:rsidRPr="00D3121D">
        <w:rPr>
          <w:rFonts w:asciiTheme="minorHAnsi" w:hAnsiTheme="minorHAnsi" w:cstheme="minorHAnsi"/>
          <w:sz w:val="22"/>
        </w:rPr>
        <w:t>2015, 87:8541-8546.</w:t>
      </w:r>
    </w:p>
    <w:p w14:paraId="7B1DD9DB"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96] Bich C, Baer S, Jecklin MC, Zenobi R: Probing the hydrophobic effect of noncovalent complexes by mass spectrometry. </w:t>
      </w:r>
      <w:r w:rsidRPr="00D3121D">
        <w:rPr>
          <w:rFonts w:asciiTheme="minorHAnsi" w:hAnsiTheme="minorHAnsi" w:cstheme="minorHAnsi"/>
          <w:i/>
          <w:sz w:val="22"/>
        </w:rPr>
        <w:t xml:space="preserve">J Am Soc Mass Spectrom </w:t>
      </w:r>
      <w:r w:rsidRPr="00D3121D">
        <w:rPr>
          <w:rFonts w:asciiTheme="minorHAnsi" w:hAnsiTheme="minorHAnsi" w:cstheme="minorHAnsi"/>
          <w:sz w:val="22"/>
        </w:rPr>
        <w:t>2010, 21:286-289.</w:t>
      </w:r>
    </w:p>
    <w:p w14:paraId="0206D2E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97] Yamaguchi K: Cold-spray ionization mass spectrometry: principle and applications. </w:t>
      </w:r>
      <w:r w:rsidRPr="00D3121D">
        <w:rPr>
          <w:rFonts w:asciiTheme="minorHAnsi" w:hAnsiTheme="minorHAnsi" w:cstheme="minorHAnsi"/>
          <w:i/>
          <w:sz w:val="22"/>
        </w:rPr>
        <w:t xml:space="preserve">J Mass Spectrom </w:t>
      </w:r>
      <w:r w:rsidRPr="00D3121D">
        <w:rPr>
          <w:rFonts w:asciiTheme="minorHAnsi" w:hAnsiTheme="minorHAnsi" w:cstheme="minorHAnsi"/>
          <w:sz w:val="22"/>
        </w:rPr>
        <w:t>2003, 38:473-490.</w:t>
      </w:r>
    </w:p>
    <w:p w14:paraId="3046BA3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98] May JC, Russell DH: A mass-selective variable-temperature drift tube ion mobility-mass spectrometer for temperature dependent ion mobility studies. </w:t>
      </w:r>
      <w:r w:rsidRPr="00D3121D">
        <w:rPr>
          <w:rFonts w:asciiTheme="minorHAnsi" w:hAnsiTheme="minorHAnsi" w:cstheme="minorHAnsi"/>
          <w:i/>
          <w:sz w:val="22"/>
        </w:rPr>
        <w:t xml:space="preserve">J Am Soc Mass Spectrom </w:t>
      </w:r>
      <w:r w:rsidRPr="00D3121D">
        <w:rPr>
          <w:rFonts w:asciiTheme="minorHAnsi" w:hAnsiTheme="minorHAnsi" w:cstheme="minorHAnsi"/>
          <w:sz w:val="22"/>
        </w:rPr>
        <w:t>2011, 22:1134-1145.</w:t>
      </w:r>
    </w:p>
    <w:p w14:paraId="5B94777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99] Ujma J, Giles K, Morris M, Barran PE: New High Resolution Ion Mobility Mass Spectrometer Capable of Measurements of Collision Cross Sections from 150 to 520 K. </w:t>
      </w:r>
      <w:r w:rsidRPr="00D3121D">
        <w:rPr>
          <w:rFonts w:asciiTheme="minorHAnsi" w:hAnsiTheme="minorHAnsi" w:cstheme="minorHAnsi"/>
          <w:i/>
          <w:sz w:val="22"/>
        </w:rPr>
        <w:t xml:space="preserve">Anal Chem </w:t>
      </w:r>
      <w:r w:rsidRPr="00D3121D">
        <w:rPr>
          <w:rFonts w:asciiTheme="minorHAnsi" w:hAnsiTheme="minorHAnsi" w:cstheme="minorHAnsi"/>
          <w:sz w:val="22"/>
        </w:rPr>
        <w:t>2016, 88:9469-9478.</w:t>
      </w:r>
    </w:p>
    <w:p w14:paraId="69858E0F"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00] Debaene F, Boeuf A, Wagner-Rousset E, Colas O, Ayoub D, Corvaia N, Van Dorsselaer A, Beck A, Cianferani S: Innovative native MS methodologies for antibody drug conjugate characterization: High resolution native MS and IM-MS for average DAR and DAR distribution assessment. </w:t>
      </w:r>
      <w:r w:rsidRPr="00D3121D">
        <w:rPr>
          <w:rFonts w:asciiTheme="minorHAnsi" w:hAnsiTheme="minorHAnsi" w:cstheme="minorHAnsi"/>
          <w:i/>
          <w:sz w:val="22"/>
        </w:rPr>
        <w:t xml:space="preserve">Anal Chem </w:t>
      </w:r>
      <w:r w:rsidRPr="00D3121D">
        <w:rPr>
          <w:rFonts w:asciiTheme="minorHAnsi" w:hAnsiTheme="minorHAnsi" w:cstheme="minorHAnsi"/>
          <w:sz w:val="22"/>
        </w:rPr>
        <w:t>2014, 86:10674-10683.</w:t>
      </w:r>
    </w:p>
    <w:p w14:paraId="4DAABB02"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01] Atmanene C, Chaix D, Bessin Y, Declerck N, Van Dorsselaer A, Sanglier-Cianferani S: Combination of noncovalent mass spectrometry and traveling wave ion mobility spectrometry reveals sugar-induced conformational changes of central glycolytic genes repressor/DNA complex. </w:t>
      </w:r>
      <w:r w:rsidRPr="00D3121D">
        <w:rPr>
          <w:rFonts w:asciiTheme="minorHAnsi" w:hAnsiTheme="minorHAnsi" w:cstheme="minorHAnsi"/>
          <w:i/>
          <w:sz w:val="22"/>
        </w:rPr>
        <w:t xml:space="preserve">Anal Chem </w:t>
      </w:r>
      <w:r w:rsidRPr="00D3121D">
        <w:rPr>
          <w:rFonts w:asciiTheme="minorHAnsi" w:hAnsiTheme="minorHAnsi" w:cstheme="minorHAnsi"/>
          <w:sz w:val="22"/>
        </w:rPr>
        <w:t>2010, 82:3597-3605.</w:t>
      </w:r>
    </w:p>
    <w:p w14:paraId="436102D7"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02] Ma X, Shah S, Zhou M, Park CK, Wysocki VH, Horton NC: Structural analysis of activated SgrAI-DNA oligomers using ion mobility mass spectrometry. </w:t>
      </w:r>
      <w:r w:rsidRPr="00D3121D">
        <w:rPr>
          <w:rFonts w:asciiTheme="minorHAnsi" w:hAnsiTheme="minorHAnsi" w:cstheme="minorHAnsi"/>
          <w:i/>
          <w:sz w:val="22"/>
        </w:rPr>
        <w:t xml:space="preserve">Biochemistry </w:t>
      </w:r>
      <w:r w:rsidRPr="00D3121D">
        <w:rPr>
          <w:rFonts w:asciiTheme="minorHAnsi" w:hAnsiTheme="minorHAnsi" w:cstheme="minorHAnsi"/>
          <w:sz w:val="22"/>
        </w:rPr>
        <w:t>2013, 52:4373-4381.</w:t>
      </w:r>
    </w:p>
    <w:p w14:paraId="2AE20D89"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03] Dethy JM, Ackermann BL, Delatour C, Henion JD, Schultz GA: Demonstration of direct bioanalysis of drugs in plasma using nanoelectrospray infusion from a silicon chip coupled with tandem mass spectrometry. </w:t>
      </w:r>
      <w:r w:rsidRPr="00D3121D">
        <w:rPr>
          <w:rFonts w:asciiTheme="minorHAnsi" w:hAnsiTheme="minorHAnsi" w:cstheme="minorHAnsi"/>
          <w:i/>
          <w:sz w:val="22"/>
        </w:rPr>
        <w:t xml:space="preserve">Anal Chem </w:t>
      </w:r>
      <w:r w:rsidRPr="00D3121D">
        <w:rPr>
          <w:rFonts w:asciiTheme="minorHAnsi" w:hAnsiTheme="minorHAnsi" w:cstheme="minorHAnsi"/>
          <w:sz w:val="22"/>
        </w:rPr>
        <w:t>2003, 75:805-811.</w:t>
      </w:r>
    </w:p>
    <w:p w14:paraId="2CBCC479" w14:textId="77777777" w:rsidR="00E36797" w:rsidRPr="00D3121D" w:rsidRDefault="00E36797" w:rsidP="00E36797">
      <w:pPr>
        <w:pStyle w:val="EndNoteBibliography"/>
        <w:spacing w:after="0"/>
        <w:ind w:left="720" w:hanging="720"/>
        <w:rPr>
          <w:rFonts w:asciiTheme="minorHAnsi" w:hAnsiTheme="minorHAnsi" w:cstheme="minorHAnsi"/>
          <w:sz w:val="22"/>
        </w:rPr>
      </w:pPr>
      <w:r w:rsidRPr="00D3121D">
        <w:rPr>
          <w:rFonts w:asciiTheme="minorHAnsi" w:hAnsiTheme="minorHAnsi" w:cstheme="minorHAnsi"/>
          <w:sz w:val="22"/>
        </w:rPr>
        <w:t xml:space="preserve">[104] Sivalingam GN, Yan J, Sahota H, Thalassinos K: Amphitrite: A program for processing travelling wave ion mobility mass spectrometry data. </w:t>
      </w:r>
      <w:r w:rsidRPr="00D3121D">
        <w:rPr>
          <w:rFonts w:asciiTheme="minorHAnsi" w:hAnsiTheme="minorHAnsi" w:cstheme="minorHAnsi"/>
          <w:i/>
          <w:sz w:val="22"/>
        </w:rPr>
        <w:t xml:space="preserve">International Journal of Mass Spectrometry </w:t>
      </w:r>
      <w:r w:rsidRPr="00D3121D">
        <w:rPr>
          <w:rFonts w:asciiTheme="minorHAnsi" w:hAnsiTheme="minorHAnsi" w:cstheme="minorHAnsi"/>
          <w:sz w:val="22"/>
        </w:rPr>
        <w:t>2013, 345:54-62.</w:t>
      </w:r>
    </w:p>
    <w:p w14:paraId="5A8BF4B0" w14:textId="77777777" w:rsidR="00E36797" w:rsidRPr="00D3121D" w:rsidRDefault="00E36797" w:rsidP="00E36797">
      <w:pPr>
        <w:pStyle w:val="EndNoteBibliography"/>
        <w:ind w:left="720" w:hanging="720"/>
        <w:rPr>
          <w:rFonts w:asciiTheme="minorHAnsi" w:hAnsiTheme="minorHAnsi" w:cstheme="minorHAnsi"/>
          <w:sz w:val="22"/>
        </w:rPr>
      </w:pPr>
      <w:r w:rsidRPr="00D3121D">
        <w:rPr>
          <w:rFonts w:asciiTheme="minorHAnsi" w:hAnsiTheme="minorHAnsi" w:cstheme="minorHAnsi"/>
          <w:sz w:val="22"/>
        </w:rPr>
        <w:t xml:space="preserve">[105] Marty MT, Baldwin AJ, Marklund EG, Hochberg GK, Benesch JL, Robinson CV: Bayesian deconvolution of mass and ion mobility spectra: from binary interactions to polydisperse ensembles. </w:t>
      </w:r>
      <w:r w:rsidRPr="00D3121D">
        <w:rPr>
          <w:rFonts w:asciiTheme="minorHAnsi" w:hAnsiTheme="minorHAnsi" w:cstheme="minorHAnsi"/>
          <w:i/>
          <w:sz w:val="22"/>
        </w:rPr>
        <w:t xml:space="preserve">Anal Chem </w:t>
      </w:r>
      <w:r w:rsidRPr="00D3121D">
        <w:rPr>
          <w:rFonts w:asciiTheme="minorHAnsi" w:hAnsiTheme="minorHAnsi" w:cstheme="minorHAnsi"/>
          <w:sz w:val="22"/>
        </w:rPr>
        <w:t>2015, 87:4370-4376.</w:t>
      </w:r>
    </w:p>
    <w:p w14:paraId="41299A1D" w14:textId="48255072" w:rsidR="00254695" w:rsidRPr="00D3121D" w:rsidRDefault="00254695" w:rsidP="008559CC">
      <w:pPr>
        <w:spacing w:after="120" w:line="240" w:lineRule="auto"/>
        <w:jc w:val="both"/>
        <w:rPr>
          <w:rFonts w:cstheme="minorHAnsi"/>
          <w:color w:val="000000" w:themeColor="text1"/>
        </w:rPr>
      </w:pPr>
      <w:r w:rsidRPr="00D3121D">
        <w:rPr>
          <w:rFonts w:cstheme="minorHAnsi"/>
          <w:color w:val="000000" w:themeColor="text1"/>
        </w:rPr>
        <w:fldChar w:fldCharType="end"/>
      </w:r>
    </w:p>
    <w:p w14:paraId="740A110A" w14:textId="77777777" w:rsidR="00254695" w:rsidRPr="00D3121D" w:rsidRDefault="00254695">
      <w:pPr>
        <w:rPr>
          <w:rFonts w:cstheme="minorHAnsi"/>
          <w:color w:val="000000" w:themeColor="text1"/>
        </w:rPr>
      </w:pPr>
      <w:r w:rsidRPr="00D3121D">
        <w:rPr>
          <w:rFonts w:cstheme="minorHAnsi"/>
          <w:color w:val="000000" w:themeColor="text1"/>
        </w:rPr>
        <w:br w:type="page"/>
      </w:r>
    </w:p>
    <w:p w14:paraId="6A32831E" w14:textId="77777777" w:rsidR="000B56DF" w:rsidRPr="00140EA2" w:rsidRDefault="000B56DF" w:rsidP="000B56DF"/>
    <w:p w14:paraId="4C93A2A0" w14:textId="77777777" w:rsidR="000B56DF" w:rsidRPr="00140EA2" w:rsidRDefault="000B56DF" w:rsidP="000B56DF">
      <w:pPr>
        <w:pStyle w:val="Caption"/>
        <w:rPr>
          <w:color w:val="000000" w:themeColor="text1"/>
        </w:rPr>
      </w:pPr>
    </w:p>
    <w:p w14:paraId="56D2C172" w14:textId="131ED871" w:rsidR="00324D12" w:rsidRDefault="00324D12"/>
    <w:sectPr w:rsidR="00324D12" w:rsidSect="0065129E">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A2DF35" w14:textId="77777777" w:rsidR="0040778E" w:rsidRDefault="0040778E" w:rsidP="000B56DF">
      <w:pPr>
        <w:spacing w:after="0" w:line="240" w:lineRule="auto"/>
      </w:pPr>
      <w:r>
        <w:separator/>
      </w:r>
    </w:p>
  </w:endnote>
  <w:endnote w:type="continuationSeparator" w:id="0">
    <w:p w14:paraId="3DF061B0" w14:textId="77777777" w:rsidR="0040778E" w:rsidRDefault="0040778E" w:rsidP="000B56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ITC Officina Sans Std Book">
    <w:altName w:val="Cambria"/>
    <w:panose1 w:val="00000000000000000000"/>
    <w:charset w:val="00"/>
    <w:family w:val="swiss"/>
    <w:notTrueType/>
    <w:pitch w:val="default"/>
    <w:sig w:usb0="00000003" w:usb1="00000000" w:usb2="00000000" w:usb3="00000000" w:csb0="00000001" w:csb1="00000000"/>
  </w:font>
  <w:font w:name="Minion Pro">
    <w:charset w:val="00"/>
    <w:family w:val="auto"/>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TSY">
    <w:altName w:val="MTSY"/>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7319473"/>
      <w:docPartObj>
        <w:docPartGallery w:val="Page Numbers (Bottom of Page)"/>
        <w:docPartUnique/>
      </w:docPartObj>
    </w:sdtPr>
    <w:sdtContent>
      <w:sdt>
        <w:sdtPr>
          <w:id w:val="860082579"/>
          <w:docPartObj>
            <w:docPartGallery w:val="Page Numbers (Top of Page)"/>
            <w:docPartUnique/>
          </w:docPartObj>
        </w:sdtPr>
        <w:sdtContent>
          <w:p w14:paraId="34E9FCC2" w14:textId="77777777" w:rsidR="0011725F" w:rsidRDefault="0011725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E727C6">
              <w:rPr>
                <w:b/>
                <w:bCs/>
                <w:noProof/>
              </w:rPr>
              <w:t>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727C6">
              <w:rPr>
                <w:b/>
                <w:bCs/>
                <w:noProof/>
              </w:rPr>
              <w:t>18</w:t>
            </w:r>
            <w:r>
              <w:rPr>
                <w:b/>
                <w:bCs/>
                <w:sz w:val="24"/>
                <w:szCs w:val="24"/>
              </w:rPr>
              <w:fldChar w:fldCharType="end"/>
            </w:r>
          </w:p>
        </w:sdtContent>
      </w:sdt>
    </w:sdtContent>
  </w:sdt>
  <w:p w14:paraId="0F92741F" w14:textId="77777777" w:rsidR="0011725F" w:rsidRDefault="001172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D7ED89" w14:textId="77777777" w:rsidR="0040778E" w:rsidRDefault="0040778E" w:rsidP="000B56DF">
      <w:pPr>
        <w:spacing w:after="0" w:line="240" w:lineRule="auto"/>
      </w:pPr>
      <w:r>
        <w:separator/>
      </w:r>
    </w:p>
  </w:footnote>
  <w:footnote w:type="continuationSeparator" w:id="0">
    <w:p w14:paraId="23E170B0" w14:textId="77777777" w:rsidR="0040778E" w:rsidRDefault="0040778E" w:rsidP="000B56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787429"/>
    <w:multiLevelType w:val="multilevel"/>
    <w:tmpl w:val="4002D6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drawingGridHorizontalSpacing w:val="110"/>
  <w:displayHorizontalDrawingGridEvery w:val="2"/>
  <w:displayVertic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Chem Biol&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ze2v507rw90ress9cxz0zhpwwd500fattv&quot;&gt;COChemBiolIMM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record-ids&gt;&lt;/item&gt;&lt;/Libraries&gt;"/>
  </w:docVars>
  <w:rsids>
    <w:rsidRoot w:val="000B56DF"/>
    <w:rsid w:val="00003FCB"/>
    <w:rsid w:val="000050F6"/>
    <w:rsid w:val="00053984"/>
    <w:rsid w:val="00064FAD"/>
    <w:rsid w:val="000B06CD"/>
    <w:rsid w:val="000B56DF"/>
    <w:rsid w:val="0011725F"/>
    <w:rsid w:val="001B4086"/>
    <w:rsid w:val="0022485B"/>
    <w:rsid w:val="00225BE2"/>
    <w:rsid w:val="00240121"/>
    <w:rsid w:val="0024193E"/>
    <w:rsid w:val="00254695"/>
    <w:rsid w:val="002630D8"/>
    <w:rsid w:val="0026656C"/>
    <w:rsid w:val="002973A3"/>
    <w:rsid w:val="002B4C67"/>
    <w:rsid w:val="002E40F5"/>
    <w:rsid w:val="002F1C0A"/>
    <w:rsid w:val="00324D12"/>
    <w:rsid w:val="00342042"/>
    <w:rsid w:val="0035785B"/>
    <w:rsid w:val="003D564E"/>
    <w:rsid w:val="003F23DD"/>
    <w:rsid w:val="0040778E"/>
    <w:rsid w:val="00482A39"/>
    <w:rsid w:val="00487985"/>
    <w:rsid w:val="004B72AF"/>
    <w:rsid w:val="004D2497"/>
    <w:rsid w:val="004F155F"/>
    <w:rsid w:val="00506AF3"/>
    <w:rsid w:val="005207DA"/>
    <w:rsid w:val="005333C9"/>
    <w:rsid w:val="00552B65"/>
    <w:rsid w:val="0055603B"/>
    <w:rsid w:val="0056599E"/>
    <w:rsid w:val="0057673E"/>
    <w:rsid w:val="0059295A"/>
    <w:rsid w:val="00596EEB"/>
    <w:rsid w:val="005B279C"/>
    <w:rsid w:val="005B67B4"/>
    <w:rsid w:val="005D10EA"/>
    <w:rsid w:val="005E5D79"/>
    <w:rsid w:val="00640ADD"/>
    <w:rsid w:val="0065129E"/>
    <w:rsid w:val="006627A7"/>
    <w:rsid w:val="00672991"/>
    <w:rsid w:val="00685B4E"/>
    <w:rsid w:val="00691893"/>
    <w:rsid w:val="00697406"/>
    <w:rsid w:val="006D3C03"/>
    <w:rsid w:val="006D774E"/>
    <w:rsid w:val="006E6E73"/>
    <w:rsid w:val="006F6635"/>
    <w:rsid w:val="00701099"/>
    <w:rsid w:val="0070733D"/>
    <w:rsid w:val="00713AA5"/>
    <w:rsid w:val="00721D0F"/>
    <w:rsid w:val="00735896"/>
    <w:rsid w:val="007A5793"/>
    <w:rsid w:val="007B6A22"/>
    <w:rsid w:val="008351A9"/>
    <w:rsid w:val="008559CC"/>
    <w:rsid w:val="008A2841"/>
    <w:rsid w:val="008C6626"/>
    <w:rsid w:val="00904F94"/>
    <w:rsid w:val="00942120"/>
    <w:rsid w:val="0095435E"/>
    <w:rsid w:val="00A160DE"/>
    <w:rsid w:val="00A44396"/>
    <w:rsid w:val="00A62FC9"/>
    <w:rsid w:val="00A70295"/>
    <w:rsid w:val="00AB5647"/>
    <w:rsid w:val="00AD10FC"/>
    <w:rsid w:val="00B40A21"/>
    <w:rsid w:val="00B720D5"/>
    <w:rsid w:val="00B751B0"/>
    <w:rsid w:val="00B970C7"/>
    <w:rsid w:val="00BA3337"/>
    <w:rsid w:val="00C02B17"/>
    <w:rsid w:val="00C1697A"/>
    <w:rsid w:val="00C36782"/>
    <w:rsid w:val="00C37B55"/>
    <w:rsid w:val="00CF5A18"/>
    <w:rsid w:val="00D3121D"/>
    <w:rsid w:val="00D705DF"/>
    <w:rsid w:val="00DB051D"/>
    <w:rsid w:val="00DB26BD"/>
    <w:rsid w:val="00E027AD"/>
    <w:rsid w:val="00E0551F"/>
    <w:rsid w:val="00E231B9"/>
    <w:rsid w:val="00E25FC7"/>
    <w:rsid w:val="00E36797"/>
    <w:rsid w:val="00E44270"/>
    <w:rsid w:val="00E6082F"/>
    <w:rsid w:val="00E727C6"/>
    <w:rsid w:val="00EB62F5"/>
    <w:rsid w:val="00EE066A"/>
    <w:rsid w:val="00EF2674"/>
    <w:rsid w:val="00F008AB"/>
    <w:rsid w:val="00F05666"/>
    <w:rsid w:val="00F2321F"/>
    <w:rsid w:val="00F34B57"/>
    <w:rsid w:val="00F369E1"/>
    <w:rsid w:val="00F75B19"/>
    <w:rsid w:val="00FA2BF1"/>
    <w:rsid w:val="00FE465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20EB4"/>
  <w15:docId w15:val="{4FDFCCF6-F855-4066-B9E3-F26BE2741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56DF"/>
  </w:style>
  <w:style w:type="paragraph" w:styleId="Heading1">
    <w:name w:val="heading 1"/>
    <w:basedOn w:val="Normal"/>
    <w:link w:val="Heading1Char"/>
    <w:uiPriority w:val="9"/>
    <w:qFormat/>
    <w:rsid w:val="000B56D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6DF"/>
    <w:rPr>
      <w:rFonts w:ascii="Times New Roman" w:eastAsia="Times New Roman" w:hAnsi="Times New Roman" w:cs="Times New Roman"/>
      <w:b/>
      <w:bCs/>
      <w:kern w:val="36"/>
      <w:sz w:val="48"/>
      <w:szCs w:val="48"/>
      <w:lang w:eastAsia="en-GB"/>
    </w:rPr>
  </w:style>
  <w:style w:type="paragraph" w:styleId="EndnoteText">
    <w:name w:val="endnote text"/>
    <w:basedOn w:val="Normal"/>
    <w:link w:val="EndnoteTextChar"/>
    <w:uiPriority w:val="99"/>
    <w:unhideWhenUsed/>
    <w:rsid w:val="000B56DF"/>
    <w:pPr>
      <w:spacing w:after="0" w:line="240" w:lineRule="auto"/>
    </w:pPr>
    <w:rPr>
      <w:sz w:val="20"/>
      <w:szCs w:val="20"/>
    </w:rPr>
  </w:style>
  <w:style w:type="character" w:customStyle="1" w:styleId="EndnoteTextChar">
    <w:name w:val="Endnote Text Char"/>
    <w:basedOn w:val="DefaultParagraphFont"/>
    <w:link w:val="EndnoteText"/>
    <w:uiPriority w:val="99"/>
    <w:rsid w:val="000B56DF"/>
    <w:rPr>
      <w:sz w:val="20"/>
      <w:szCs w:val="20"/>
    </w:rPr>
  </w:style>
  <w:style w:type="character" w:styleId="EndnoteReference">
    <w:name w:val="endnote reference"/>
    <w:basedOn w:val="DefaultParagraphFont"/>
    <w:uiPriority w:val="99"/>
    <w:semiHidden/>
    <w:unhideWhenUsed/>
    <w:rsid w:val="000B56DF"/>
    <w:rPr>
      <w:vertAlign w:val="superscript"/>
    </w:rPr>
  </w:style>
  <w:style w:type="paragraph" w:customStyle="1" w:styleId="Default">
    <w:name w:val="Default"/>
    <w:rsid w:val="000B56DF"/>
    <w:pPr>
      <w:autoSpaceDE w:val="0"/>
      <w:autoSpaceDN w:val="0"/>
      <w:adjustRightInd w:val="0"/>
      <w:spacing w:after="0" w:line="240" w:lineRule="auto"/>
    </w:pPr>
    <w:rPr>
      <w:rFonts w:ascii="ITC Officina Sans Std Book" w:hAnsi="ITC Officina Sans Std Book" w:cs="ITC Officina Sans Std Book"/>
      <w:color w:val="000000"/>
      <w:sz w:val="24"/>
      <w:szCs w:val="24"/>
    </w:rPr>
  </w:style>
  <w:style w:type="character" w:customStyle="1" w:styleId="A7">
    <w:name w:val="A7"/>
    <w:uiPriority w:val="99"/>
    <w:rsid w:val="000B56DF"/>
    <w:rPr>
      <w:rFonts w:ascii="Minion Pro" w:hAnsi="Minion Pro" w:cs="Minion Pro"/>
      <w:b/>
      <w:bCs/>
      <w:color w:val="000000"/>
      <w:sz w:val="16"/>
      <w:szCs w:val="16"/>
    </w:rPr>
  </w:style>
  <w:style w:type="character" w:styleId="Hyperlink">
    <w:name w:val="Hyperlink"/>
    <w:basedOn w:val="DefaultParagraphFont"/>
    <w:uiPriority w:val="99"/>
    <w:semiHidden/>
    <w:unhideWhenUsed/>
    <w:rsid w:val="000B56DF"/>
    <w:rPr>
      <w:color w:val="0000FF"/>
      <w:u w:val="single"/>
    </w:rPr>
  </w:style>
  <w:style w:type="paragraph" w:styleId="BalloonText">
    <w:name w:val="Balloon Text"/>
    <w:basedOn w:val="Normal"/>
    <w:link w:val="BalloonTextChar"/>
    <w:uiPriority w:val="99"/>
    <w:semiHidden/>
    <w:unhideWhenUsed/>
    <w:rsid w:val="000B56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6DF"/>
    <w:rPr>
      <w:rFonts w:ascii="Tahoma" w:hAnsi="Tahoma" w:cs="Tahoma"/>
      <w:sz w:val="16"/>
      <w:szCs w:val="16"/>
    </w:rPr>
  </w:style>
  <w:style w:type="paragraph" w:styleId="Caption">
    <w:name w:val="caption"/>
    <w:basedOn w:val="Normal"/>
    <w:next w:val="Normal"/>
    <w:uiPriority w:val="35"/>
    <w:unhideWhenUsed/>
    <w:qFormat/>
    <w:rsid w:val="000B56DF"/>
    <w:pPr>
      <w:spacing w:line="240" w:lineRule="auto"/>
    </w:pPr>
    <w:rPr>
      <w:b/>
      <w:bCs/>
      <w:color w:val="4F81BD" w:themeColor="accent1"/>
      <w:sz w:val="18"/>
      <w:szCs w:val="18"/>
    </w:rPr>
  </w:style>
  <w:style w:type="character" w:customStyle="1" w:styleId="cit">
    <w:name w:val="cit"/>
    <w:basedOn w:val="DefaultParagraphFont"/>
    <w:rsid w:val="000B56DF"/>
  </w:style>
  <w:style w:type="character" w:styleId="CommentReference">
    <w:name w:val="annotation reference"/>
    <w:basedOn w:val="DefaultParagraphFont"/>
    <w:uiPriority w:val="99"/>
    <w:semiHidden/>
    <w:unhideWhenUsed/>
    <w:rsid w:val="000B56DF"/>
    <w:rPr>
      <w:sz w:val="16"/>
      <w:szCs w:val="16"/>
    </w:rPr>
  </w:style>
  <w:style w:type="paragraph" w:styleId="CommentText">
    <w:name w:val="annotation text"/>
    <w:basedOn w:val="Normal"/>
    <w:link w:val="CommentTextChar"/>
    <w:uiPriority w:val="99"/>
    <w:semiHidden/>
    <w:unhideWhenUsed/>
    <w:rsid w:val="000B56DF"/>
    <w:pPr>
      <w:spacing w:line="240" w:lineRule="auto"/>
    </w:pPr>
    <w:rPr>
      <w:sz w:val="20"/>
      <w:szCs w:val="20"/>
    </w:rPr>
  </w:style>
  <w:style w:type="character" w:customStyle="1" w:styleId="CommentTextChar">
    <w:name w:val="Comment Text Char"/>
    <w:basedOn w:val="DefaultParagraphFont"/>
    <w:link w:val="CommentText"/>
    <w:uiPriority w:val="99"/>
    <w:semiHidden/>
    <w:rsid w:val="000B56DF"/>
    <w:rPr>
      <w:sz w:val="20"/>
      <w:szCs w:val="20"/>
    </w:rPr>
  </w:style>
  <w:style w:type="paragraph" w:styleId="CommentSubject">
    <w:name w:val="annotation subject"/>
    <w:basedOn w:val="CommentText"/>
    <w:next w:val="CommentText"/>
    <w:link w:val="CommentSubjectChar"/>
    <w:uiPriority w:val="99"/>
    <w:semiHidden/>
    <w:unhideWhenUsed/>
    <w:rsid w:val="000B56DF"/>
    <w:rPr>
      <w:b/>
      <w:bCs/>
    </w:rPr>
  </w:style>
  <w:style w:type="character" w:customStyle="1" w:styleId="CommentSubjectChar">
    <w:name w:val="Comment Subject Char"/>
    <w:basedOn w:val="CommentTextChar"/>
    <w:link w:val="CommentSubject"/>
    <w:uiPriority w:val="99"/>
    <w:semiHidden/>
    <w:rsid w:val="000B56DF"/>
    <w:rPr>
      <w:b/>
      <w:bCs/>
      <w:sz w:val="20"/>
      <w:szCs w:val="20"/>
    </w:rPr>
  </w:style>
  <w:style w:type="paragraph" w:styleId="NormalWeb">
    <w:name w:val="Normal (Web)"/>
    <w:basedOn w:val="Normal"/>
    <w:uiPriority w:val="99"/>
    <w:semiHidden/>
    <w:unhideWhenUsed/>
    <w:rsid w:val="000B56DF"/>
    <w:pPr>
      <w:spacing w:after="0" w:line="240" w:lineRule="auto"/>
    </w:pPr>
    <w:rPr>
      <w:rFonts w:ascii="Times New Roman" w:hAnsi="Times New Roman" w:cs="Times New Roman"/>
      <w:sz w:val="24"/>
      <w:szCs w:val="24"/>
      <w:lang w:eastAsia="en-GB"/>
    </w:rPr>
  </w:style>
  <w:style w:type="paragraph" w:customStyle="1" w:styleId="p1">
    <w:name w:val="p1"/>
    <w:basedOn w:val="Normal"/>
    <w:rsid w:val="000B56DF"/>
    <w:pPr>
      <w:spacing w:after="0" w:line="240" w:lineRule="auto"/>
    </w:pPr>
    <w:rPr>
      <w:rFonts w:ascii="Times" w:hAnsi="Times" w:cs="Times New Roman"/>
      <w:color w:val="181A18"/>
      <w:sz w:val="12"/>
      <w:szCs w:val="12"/>
      <w:lang w:val="en-US"/>
    </w:rPr>
  </w:style>
  <w:style w:type="paragraph" w:customStyle="1" w:styleId="Title1">
    <w:name w:val="Title1"/>
    <w:basedOn w:val="Normal"/>
    <w:rsid w:val="000B56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0B56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0B56D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0B56DF"/>
  </w:style>
  <w:style w:type="paragraph" w:styleId="ListParagraph">
    <w:name w:val="List Paragraph"/>
    <w:basedOn w:val="Normal"/>
    <w:uiPriority w:val="34"/>
    <w:qFormat/>
    <w:rsid w:val="000B56DF"/>
    <w:pPr>
      <w:ind w:left="720"/>
      <w:contextualSpacing/>
    </w:pPr>
  </w:style>
  <w:style w:type="paragraph" w:styleId="Revision">
    <w:name w:val="Revision"/>
    <w:hidden/>
    <w:uiPriority w:val="99"/>
    <w:semiHidden/>
    <w:rsid w:val="000B56DF"/>
    <w:pPr>
      <w:spacing w:after="0" w:line="240" w:lineRule="auto"/>
    </w:pPr>
  </w:style>
  <w:style w:type="character" w:customStyle="1" w:styleId="apple-converted-space">
    <w:name w:val="apple-converted-space"/>
    <w:basedOn w:val="DefaultParagraphFont"/>
    <w:rsid w:val="000B56DF"/>
  </w:style>
  <w:style w:type="paragraph" w:styleId="FootnoteText">
    <w:name w:val="footnote text"/>
    <w:basedOn w:val="Normal"/>
    <w:link w:val="FootnoteTextChar"/>
    <w:uiPriority w:val="99"/>
    <w:semiHidden/>
    <w:unhideWhenUsed/>
    <w:rsid w:val="000B56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56DF"/>
    <w:rPr>
      <w:sz w:val="20"/>
      <w:szCs w:val="20"/>
    </w:rPr>
  </w:style>
  <w:style w:type="character" w:styleId="FootnoteReference">
    <w:name w:val="footnote reference"/>
    <w:basedOn w:val="DefaultParagraphFont"/>
    <w:uiPriority w:val="99"/>
    <w:semiHidden/>
    <w:unhideWhenUsed/>
    <w:rsid w:val="000B56DF"/>
    <w:rPr>
      <w:vertAlign w:val="superscript"/>
    </w:rPr>
  </w:style>
  <w:style w:type="character" w:customStyle="1" w:styleId="hlfld-title">
    <w:name w:val="hlfld-title"/>
    <w:basedOn w:val="DefaultParagraphFont"/>
    <w:rsid w:val="000B56DF"/>
  </w:style>
  <w:style w:type="character" w:customStyle="1" w:styleId="name">
    <w:name w:val="name"/>
    <w:basedOn w:val="DefaultParagraphFont"/>
    <w:rsid w:val="000B56DF"/>
  </w:style>
  <w:style w:type="character" w:customStyle="1" w:styleId="xref-sep">
    <w:name w:val="xref-sep"/>
    <w:basedOn w:val="DefaultParagraphFont"/>
    <w:rsid w:val="000B56DF"/>
  </w:style>
  <w:style w:type="paragraph" w:customStyle="1" w:styleId="EndNoteBibliographyTitle">
    <w:name w:val="EndNote Bibliography Title"/>
    <w:basedOn w:val="Normal"/>
    <w:link w:val="EndNoteBibliographyTitleChar"/>
    <w:rsid w:val="000B56DF"/>
    <w:pPr>
      <w:spacing w:after="0"/>
      <w:jc w:val="center"/>
    </w:pPr>
    <w:rPr>
      <w:rFonts w:ascii="Calibri" w:hAnsi="Calibri"/>
      <w:noProof/>
      <w:sz w:val="18"/>
      <w:lang w:val="en-US"/>
    </w:rPr>
  </w:style>
  <w:style w:type="character" w:customStyle="1" w:styleId="EndNoteBibliographyTitleChar">
    <w:name w:val="EndNote Bibliography Title Char"/>
    <w:basedOn w:val="DefaultParagraphFont"/>
    <w:link w:val="EndNoteBibliographyTitle"/>
    <w:rsid w:val="000B56DF"/>
    <w:rPr>
      <w:rFonts w:ascii="Calibri" w:hAnsi="Calibri"/>
      <w:noProof/>
      <w:sz w:val="18"/>
      <w:lang w:val="en-US"/>
    </w:rPr>
  </w:style>
  <w:style w:type="paragraph" w:customStyle="1" w:styleId="EndNoteBibliography">
    <w:name w:val="EndNote Bibliography"/>
    <w:basedOn w:val="Normal"/>
    <w:link w:val="EndNoteBibliographyChar"/>
    <w:rsid w:val="000B56DF"/>
    <w:pPr>
      <w:spacing w:line="240" w:lineRule="auto"/>
    </w:pPr>
    <w:rPr>
      <w:rFonts w:ascii="Calibri" w:hAnsi="Calibri"/>
      <w:noProof/>
      <w:sz w:val="18"/>
      <w:lang w:val="en-US"/>
    </w:rPr>
  </w:style>
  <w:style w:type="character" w:customStyle="1" w:styleId="EndNoteBibliographyChar">
    <w:name w:val="EndNote Bibliography Char"/>
    <w:basedOn w:val="DefaultParagraphFont"/>
    <w:link w:val="EndNoteBibliography"/>
    <w:rsid w:val="000B56DF"/>
    <w:rPr>
      <w:rFonts w:ascii="Calibri" w:hAnsi="Calibri"/>
      <w:noProof/>
      <w:sz w:val="18"/>
      <w:lang w:val="en-US"/>
    </w:rPr>
  </w:style>
  <w:style w:type="paragraph" w:styleId="Header">
    <w:name w:val="header"/>
    <w:basedOn w:val="Normal"/>
    <w:link w:val="HeaderChar"/>
    <w:uiPriority w:val="99"/>
    <w:unhideWhenUsed/>
    <w:rsid w:val="002546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4695"/>
  </w:style>
  <w:style w:type="paragraph" w:styleId="Footer">
    <w:name w:val="footer"/>
    <w:basedOn w:val="Normal"/>
    <w:link w:val="FooterChar"/>
    <w:uiPriority w:val="99"/>
    <w:unhideWhenUsed/>
    <w:rsid w:val="002546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4695"/>
  </w:style>
  <w:style w:type="character" w:customStyle="1" w:styleId="highlight">
    <w:name w:val="highlight"/>
    <w:basedOn w:val="DefaultParagraphFont"/>
    <w:rsid w:val="0070733D"/>
  </w:style>
  <w:style w:type="paragraph" w:styleId="DocumentMap">
    <w:name w:val="Document Map"/>
    <w:basedOn w:val="Normal"/>
    <w:link w:val="DocumentMapChar"/>
    <w:uiPriority w:val="99"/>
    <w:semiHidden/>
    <w:unhideWhenUsed/>
    <w:rsid w:val="0069189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9189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4116046">
      <w:bodyDiv w:val="1"/>
      <w:marLeft w:val="0"/>
      <w:marRight w:val="0"/>
      <w:marTop w:val="0"/>
      <w:marBottom w:val="0"/>
      <w:divBdr>
        <w:top w:val="none" w:sz="0" w:space="0" w:color="auto"/>
        <w:left w:val="none" w:sz="0" w:space="0" w:color="auto"/>
        <w:bottom w:val="none" w:sz="0" w:space="0" w:color="auto"/>
        <w:right w:val="none" w:sz="0" w:space="0" w:color="auto"/>
      </w:divBdr>
    </w:div>
    <w:div w:id="410008281">
      <w:bodyDiv w:val="1"/>
      <w:marLeft w:val="0"/>
      <w:marRight w:val="0"/>
      <w:marTop w:val="0"/>
      <w:marBottom w:val="0"/>
      <w:divBdr>
        <w:top w:val="none" w:sz="0" w:space="0" w:color="auto"/>
        <w:left w:val="none" w:sz="0" w:space="0" w:color="auto"/>
        <w:bottom w:val="none" w:sz="0" w:space="0" w:color="auto"/>
        <w:right w:val="none" w:sz="0" w:space="0" w:color="auto"/>
      </w:divBdr>
    </w:div>
    <w:div w:id="545726801">
      <w:bodyDiv w:val="1"/>
      <w:marLeft w:val="0"/>
      <w:marRight w:val="0"/>
      <w:marTop w:val="0"/>
      <w:marBottom w:val="0"/>
      <w:divBdr>
        <w:top w:val="none" w:sz="0" w:space="0" w:color="auto"/>
        <w:left w:val="none" w:sz="0" w:space="0" w:color="auto"/>
        <w:bottom w:val="none" w:sz="0" w:space="0" w:color="auto"/>
        <w:right w:val="none" w:sz="0" w:space="0" w:color="auto"/>
      </w:divBdr>
    </w:div>
    <w:div w:id="788746483">
      <w:bodyDiv w:val="1"/>
      <w:marLeft w:val="0"/>
      <w:marRight w:val="0"/>
      <w:marTop w:val="0"/>
      <w:marBottom w:val="0"/>
      <w:divBdr>
        <w:top w:val="none" w:sz="0" w:space="0" w:color="auto"/>
        <w:left w:val="none" w:sz="0" w:space="0" w:color="auto"/>
        <w:bottom w:val="none" w:sz="0" w:space="0" w:color="auto"/>
        <w:right w:val="none" w:sz="0" w:space="0" w:color="auto"/>
      </w:divBdr>
    </w:div>
    <w:div w:id="844824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1D8C0-42DA-480D-81F9-14735AA24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4878</Words>
  <Characters>84808</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9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yers, Claire</dc:creator>
  <cp:lastModifiedBy>Claire</cp:lastModifiedBy>
  <cp:revision>3</cp:revision>
  <cp:lastPrinted>2017-10-18T09:18:00Z</cp:lastPrinted>
  <dcterms:created xsi:type="dcterms:W3CDTF">2017-12-08T22:54:00Z</dcterms:created>
  <dcterms:modified xsi:type="dcterms:W3CDTF">2017-12-08T22:55:00Z</dcterms:modified>
</cp:coreProperties>
</file>